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1"/>
        <w:tblW w:w="10745" w:type="dxa"/>
        <w:tblInd w:w="-714" w:type="dxa"/>
        <w:tblLook w:val="04A0" w:firstRow="1" w:lastRow="0" w:firstColumn="1" w:lastColumn="0" w:noHBand="0" w:noVBand="1"/>
      </w:tblPr>
      <w:tblGrid>
        <w:gridCol w:w="10745"/>
      </w:tblGrid>
      <w:tr w:rsidR="00B03D04" w:rsidRPr="007C4ECB" w14:paraId="6546CE3D" w14:textId="77777777" w:rsidTr="006477D3">
        <w:trPr>
          <w:trHeight w:val="438"/>
        </w:trPr>
        <w:tc>
          <w:tcPr>
            <w:tcW w:w="10745" w:type="dxa"/>
          </w:tcPr>
          <w:p w14:paraId="65B4D471" w14:textId="77777777" w:rsidR="00B03D04" w:rsidRPr="007C4ECB" w:rsidRDefault="00B03D04" w:rsidP="006477D3">
            <w:pPr>
              <w:autoSpaceDE/>
              <w:autoSpaceDN/>
              <w:adjustRightInd/>
              <w:spacing w:line="240" w:lineRule="auto"/>
              <w:rPr>
                <w:rFonts w:eastAsia="Calibri"/>
                <w:sz w:val="20"/>
                <w:szCs w:val="20"/>
                <w:lang w:val="en-GB"/>
              </w:rPr>
            </w:pPr>
            <w:r w:rsidRPr="007C4ECB">
              <w:rPr>
                <w:rFonts w:eastAsia="Calibri"/>
                <w:sz w:val="20"/>
                <w:szCs w:val="20"/>
                <w:lang w:val="en-GB"/>
              </w:rPr>
              <w:t xml:space="preserve">Table </w:t>
            </w:r>
            <w:r>
              <w:rPr>
                <w:rFonts w:eastAsia="Calibri"/>
                <w:sz w:val="20"/>
                <w:szCs w:val="20"/>
                <w:lang w:val="en-GB"/>
              </w:rPr>
              <w:t>3</w:t>
            </w:r>
            <w:r w:rsidRPr="007C4ECB">
              <w:rPr>
                <w:rFonts w:eastAsia="Calibri"/>
                <w:sz w:val="20"/>
                <w:szCs w:val="20"/>
                <w:lang w:val="en-GB"/>
              </w:rPr>
              <w:t xml:space="preserve">. </w:t>
            </w:r>
            <w:r w:rsidRPr="007C4ECB">
              <w:rPr>
                <w:rFonts w:eastAsia="Calibri"/>
                <w:i/>
                <w:sz w:val="20"/>
                <w:szCs w:val="20"/>
                <w:lang w:val="en-GB"/>
              </w:rPr>
              <w:t>Summary of postgraduate leadership programs’ guiding frameworks, curricular content, instructional approaches</w:t>
            </w:r>
            <w:r>
              <w:rPr>
                <w:rFonts w:eastAsia="Calibri"/>
                <w:i/>
                <w:sz w:val="20"/>
                <w:szCs w:val="20"/>
                <w:lang w:val="en-GB"/>
              </w:rPr>
              <w:t>, and evaluation designs (N = 31</w:t>
            </w:r>
            <w:r w:rsidRPr="007C4ECB">
              <w:rPr>
                <w:rFonts w:eastAsia="Calibri"/>
                <w:i/>
                <w:sz w:val="20"/>
                <w:szCs w:val="20"/>
                <w:lang w:val="en-GB"/>
              </w:rPr>
              <w:t>)</w:t>
            </w:r>
          </w:p>
        </w:tc>
      </w:tr>
    </w:tbl>
    <w:p w14:paraId="6862D62C" w14:textId="77777777" w:rsidR="00B03D04" w:rsidRPr="007C4ECB" w:rsidRDefault="00B03D04" w:rsidP="00B03D04">
      <w:pPr>
        <w:autoSpaceDE/>
        <w:autoSpaceDN/>
        <w:adjustRightInd/>
        <w:spacing w:line="240" w:lineRule="auto"/>
        <w:rPr>
          <w:rFonts w:ascii="Calibri" w:eastAsia="Calibri" w:hAnsi="Calibri"/>
          <w:i/>
          <w:sz w:val="20"/>
          <w:szCs w:val="20"/>
          <w:lang w:val="en-GB"/>
        </w:rPr>
      </w:pPr>
    </w:p>
    <w:tbl>
      <w:tblPr>
        <w:tblStyle w:val="TableGrid1"/>
        <w:tblW w:w="10774" w:type="dxa"/>
        <w:tblInd w:w="-714" w:type="dxa"/>
        <w:tblLook w:val="04A0" w:firstRow="1" w:lastRow="0" w:firstColumn="1" w:lastColumn="0" w:noHBand="0" w:noVBand="1"/>
      </w:tblPr>
      <w:tblGrid>
        <w:gridCol w:w="9282"/>
        <w:gridCol w:w="1492"/>
      </w:tblGrid>
      <w:tr w:rsidR="00B03D04" w:rsidRPr="007C4ECB" w14:paraId="3160757B" w14:textId="77777777" w:rsidTr="006477D3">
        <w:trPr>
          <w:trHeight w:val="284"/>
        </w:trPr>
        <w:tc>
          <w:tcPr>
            <w:tcW w:w="9282" w:type="dxa"/>
          </w:tcPr>
          <w:p w14:paraId="32BF31EC" w14:textId="77777777" w:rsidR="00B03D04" w:rsidRPr="007C4ECB" w:rsidRDefault="00B03D04" w:rsidP="006477D3">
            <w:pPr>
              <w:autoSpaceDE/>
              <w:autoSpaceDN/>
              <w:adjustRightInd/>
              <w:spacing w:line="240" w:lineRule="auto"/>
              <w:rPr>
                <w:rFonts w:eastAsia="Calibri"/>
                <w:b/>
                <w:sz w:val="20"/>
                <w:szCs w:val="20"/>
                <w:lang w:val="en-GB"/>
              </w:rPr>
            </w:pPr>
            <w:r>
              <w:rPr>
                <w:rFonts w:eastAsia="Calibri"/>
                <w:b/>
                <w:sz w:val="20"/>
                <w:szCs w:val="20"/>
                <w:lang w:val="en-GB"/>
              </w:rPr>
              <w:t>Program f</w:t>
            </w:r>
            <w:r w:rsidRPr="007C4ECB">
              <w:rPr>
                <w:rFonts w:eastAsia="Calibri"/>
                <w:b/>
                <w:sz w:val="20"/>
                <w:szCs w:val="20"/>
                <w:lang w:val="en-GB"/>
              </w:rPr>
              <w:t>eature</w:t>
            </w:r>
          </w:p>
        </w:tc>
        <w:tc>
          <w:tcPr>
            <w:tcW w:w="1492" w:type="dxa"/>
          </w:tcPr>
          <w:p w14:paraId="6BEAFFB3" w14:textId="77777777" w:rsidR="00B03D04" w:rsidRPr="007C4ECB" w:rsidRDefault="00B03D04" w:rsidP="006477D3">
            <w:pPr>
              <w:autoSpaceDE/>
              <w:autoSpaceDN/>
              <w:adjustRightInd/>
              <w:spacing w:line="240" w:lineRule="auto"/>
              <w:rPr>
                <w:rFonts w:eastAsia="Calibri"/>
                <w:sz w:val="20"/>
                <w:szCs w:val="20"/>
                <w:lang w:val="en-GB"/>
              </w:rPr>
            </w:pPr>
            <w:r w:rsidRPr="007C4ECB">
              <w:rPr>
                <w:rFonts w:eastAsia="Calibri"/>
                <w:b/>
                <w:sz w:val="20"/>
                <w:szCs w:val="20"/>
                <w:lang w:val="en-GB"/>
              </w:rPr>
              <w:t>No. (%)</w:t>
            </w:r>
          </w:p>
        </w:tc>
      </w:tr>
      <w:tr w:rsidR="00B03D04" w:rsidRPr="007C4ECB" w14:paraId="5051EC75" w14:textId="77777777" w:rsidTr="006477D3">
        <w:trPr>
          <w:trHeight w:val="3917"/>
        </w:trPr>
        <w:tc>
          <w:tcPr>
            <w:tcW w:w="9282" w:type="dxa"/>
            <w:tcBorders>
              <w:bottom w:val="single" w:sz="4" w:space="0" w:color="auto"/>
            </w:tcBorders>
          </w:tcPr>
          <w:p w14:paraId="5C87C879" w14:textId="77777777" w:rsidR="00B03D04" w:rsidRPr="006223FA" w:rsidRDefault="00B03D04" w:rsidP="006477D3">
            <w:pPr>
              <w:autoSpaceDE/>
              <w:autoSpaceDN/>
              <w:adjustRightInd/>
              <w:spacing w:line="240" w:lineRule="auto"/>
              <w:rPr>
                <w:rFonts w:eastAsia="Calibri"/>
                <w:b/>
                <w:sz w:val="20"/>
                <w:szCs w:val="20"/>
                <w:lang w:val="en-GB"/>
              </w:rPr>
            </w:pPr>
            <w:r w:rsidRPr="006223FA">
              <w:rPr>
                <w:rFonts w:eastAsia="Calibri"/>
                <w:b/>
                <w:sz w:val="20"/>
                <w:szCs w:val="20"/>
                <w:lang w:val="en-GB"/>
              </w:rPr>
              <w:t>Guiding leadership frameworks and/or theories informing program design</w:t>
            </w:r>
          </w:p>
          <w:p w14:paraId="6022AD29"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ACGME competencies</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1",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2", "itemData" : { "DOI" : "10.1016/j.aorn.2016.09.004", "ISSN" : "0001-2092", "author" : [ { "dropping-particle" : "", "family" : "Nabili", "given" : "Vishad", "non-dropping-particle" : "", "parse-names" : false, "suffix" : "" } ], "container-title" : "Association of Registered Nurses Journal", "id" : "ITEM-2", "issue" : "5", "issued" : { "date-parts" : [ [ "2016" ] ] }, "page" : "434.e1-434.e6", "publisher" : "Elsevier Ltd", "title" : "Physician as a Conscious Leader", "type" : "article-journal", "volume" : "104" }, "uris" : [ "http://www.mendeley.com/documents/?uuid=cf860724-f699-4cc3-8db9-7e2c8fd74535" ] }, { "id" : "ITEM-3",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3", "issue" : "2", "issued" : { "date-parts" : [ [ "2011" ] ] }, "page" : "546-550", "title" : "Neurosurgery Resident Leadership Development: An Innovative Approach", "type" : "article-journal", "volume" : "68" }, "uris" : [ "http://www.mendeley.com/documents/?uuid=eca362a9-98c3-4777-b95e-8461a5fbb6ec" ] }, { "id" : "ITEM-4",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4",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8,56,81,82&lt;/sup&gt;", "plainTextFormattedCitation" : "8,56,81,82", "previouslyFormattedCitation" : "&lt;sup&gt;8,57,82,83&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8,56,81,82</w:t>
            </w:r>
            <w:r w:rsidRPr="006223FA">
              <w:rPr>
                <w:rFonts w:eastAsia="Calibri"/>
                <w:sz w:val="20"/>
                <w:szCs w:val="20"/>
                <w:lang w:val="en-GB"/>
              </w:rPr>
              <w:fldChar w:fldCharType="end"/>
            </w:r>
            <w:r w:rsidRPr="006223FA">
              <w:rPr>
                <w:rFonts w:eastAsia="Calibri"/>
                <w:sz w:val="20"/>
                <w:szCs w:val="20"/>
                <w:vertAlign w:val="superscript"/>
                <w:lang w:val="en-GB"/>
              </w:rPr>
              <w:t>,30</w:t>
            </w:r>
          </w:p>
          <w:p w14:paraId="2D59EA9E"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Adaptive leadership and collective leadership</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mendeley" : { "formattedCitation" : "&lt;sup&gt;33&lt;/sup&gt;", "plainTextFormattedCitation" : "33", "previouslyFormattedCitation" : "&lt;sup&gt;34&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3</w:t>
            </w:r>
            <w:r w:rsidRPr="006223FA">
              <w:rPr>
                <w:rFonts w:eastAsia="Calibri"/>
                <w:sz w:val="20"/>
                <w:szCs w:val="20"/>
                <w:lang w:val="en-GB"/>
              </w:rPr>
              <w:fldChar w:fldCharType="end"/>
            </w:r>
          </w:p>
          <w:p w14:paraId="6D8A7860"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CanMEDS</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1", "issue" : "2", "issued" : { "date-parts" : [ [ "2009" ] ] }, "page" : "125-130", "title" : "Teaching the Physician-Manager Role Development and Implementation of a Pilot Curriculum", "type" : "article-journal", "volume" : "33" }, "uris" : [ "http://www.mendeley.com/documents/?uuid=5ef7ae38-2f20-410a-8eb1-55912c1a3219" ] } ], "mendeley" : { "formattedCitation" : "&lt;sup&gt;48&lt;/sup&gt;", "plainTextFormattedCitation" : "48", "previouslyFormattedCitation" : "&lt;sup&gt;41&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8</w:t>
            </w:r>
            <w:r w:rsidRPr="006223FA">
              <w:rPr>
                <w:rFonts w:eastAsia="Calibri"/>
                <w:sz w:val="20"/>
                <w:szCs w:val="20"/>
                <w:lang w:val="en-GB"/>
              </w:rPr>
              <w:fldChar w:fldCharType="end"/>
            </w:r>
          </w:p>
          <w:p w14:paraId="7438F7ED" w14:textId="77777777" w:rsidR="00B03D04" w:rsidRPr="006223FA" w:rsidRDefault="00B03D04" w:rsidP="00B03D04">
            <w:pPr>
              <w:numPr>
                <w:ilvl w:val="0"/>
                <w:numId w:val="1"/>
              </w:numPr>
              <w:autoSpaceDE/>
              <w:autoSpaceDN/>
              <w:adjustRightInd/>
              <w:spacing w:line="240" w:lineRule="auto"/>
              <w:ind w:left="714" w:hanging="357"/>
              <w:contextualSpacing/>
              <w:rPr>
                <w:rFonts w:eastAsia="Calibri"/>
                <w:sz w:val="20"/>
                <w:szCs w:val="20"/>
                <w:lang w:val="en-GB"/>
              </w:rPr>
            </w:pPr>
            <w:r w:rsidRPr="006223FA">
              <w:rPr>
                <w:rFonts w:eastAsia="Calibri"/>
                <w:sz w:val="20"/>
                <w:szCs w:val="20"/>
                <w:lang w:val="en-GB"/>
              </w:rPr>
              <w:t>Emotional intelligence theory/models</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1",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mendeley" : { "formattedCitation" : "&lt;sup&gt;36,38&lt;/sup&gt;", "plainTextFormattedCitation" : "36,38", "previouslyFormattedCitation" : "&lt;sup&gt;43,45&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6,38</w:t>
            </w:r>
            <w:r w:rsidRPr="006223FA">
              <w:rPr>
                <w:rFonts w:eastAsia="Calibri"/>
                <w:sz w:val="20"/>
                <w:szCs w:val="20"/>
                <w:lang w:val="en-GB"/>
              </w:rPr>
              <w:fldChar w:fldCharType="end"/>
            </w:r>
          </w:p>
          <w:p w14:paraId="488C4572"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Full range leadership model (transformational leadership</w:t>
            </w:r>
            <w:r>
              <w:rPr>
                <w:rFonts w:eastAsia="Calibri"/>
                <w:sz w:val="20"/>
                <w:szCs w:val="20"/>
                <w:lang w:val="en-GB"/>
              </w:rPr>
              <w:t>,</w:t>
            </w:r>
            <w:r w:rsidRPr="006223FA">
              <w:rPr>
                <w:rFonts w:eastAsia="Calibri"/>
                <w:sz w:val="20"/>
                <w:szCs w:val="20"/>
                <w:lang w:val="en-GB"/>
              </w:rPr>
              <w:t xml:space="preserve"> etc</w:t>
            </w:r>
            <w:r>
              <w:rPr>
                <w:rFonts w:eastAsia="Calibri"/>
                <w:sz w:val="20"/>
                <w:szCs w:val="20"/>
                <w:lang w:val="en-GB"/>
              </w:rPr>
              <w:t>.</w:t>
            </w:r>
            <w:r w:rsidRPr="006223FA">
              <w:rPr>
                <w:rFonts w:eastAsia="Calibri"/>
                <w:sz w:val="20"/>
                <w:szCs w:val="20"/>
                <w:lang w:val="en-GB"/>
              </w:rPr>
              <w:t>)</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1",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mendeley" : { "formattedCitation" : "&lt;sup&gt;35&lt;/sup&gt;", "plainTextFormattedCitation" : "35", "previouslyFormattedCitation" : "&lt;sup&gt;36&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5</w:t>
            </w:r>
            <w:r w:rsidRPr="006223FA">
              <w:rPr>
                <w:rFonts w:eastAsia="Calibri"/>
                <w:sz w:val="20"/>
                <w:szCs w:val="20"/>
                <w:lang w:val="en-GB"/>
              </w:rPr>
              <w:fldChar w:fldCharType="end"/>
            </w:r>
          </w:p>
          <w:p w14:paraId="4850F41D"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Local institutional/organizational model</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1",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2",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2", "issue" : "10", "issued" : { "date-parts" : [ [ "2010" ] ] }, "page" : "1603-1608", "title" : "An Innovative Residency Program Designed Children", "type" : "article-journal", "volume" : "85" }, "uris" : [ "http://www.mendeley.com/documents/?uuid=8da44ccf-7a1d-470d-a1a6-2b4e0600d390" ] } ], "mendeley" : { "formattedCitation" : "&lt;sup&gt;40,44&lt;/sup&gt;", "plainTextFormattedCitation" : "40,44", "previouslyFormattedCitation" : "&lt;sup&gt;37,4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0,44</w:t>
            </w:r>
            <w:r w:rsidRPr="006223FA">
              <w:rPr>
                <w:rFonts w:eastAsia="Calibri"/>
                <w:sz w:val="20"/>
                <w:szCs w:val="20"/>
                <w:lang w:val="en-GB"/>
              </w:rPr>
              <w:fldChar w:fldCharType="end"/>
            </w:r>
            <w:r w:rsidRPr="006223FA">
              <w:rPr>
                <w:rFonts w:eastAsia="Calibri"/>
                <w:sz w:val="20"/>
                <w:szCs w:val="20"/>
                <w:lang w:val="en-GB"/>
              </w:rPr>
              <w:t xml:space="preserve"> </w:t>
            </w:r>
          </w:p>
          <w:p w14:paraId="64B1E43C"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MLCF</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Ruston", "given" : "Annmarie", "non-dropping-particle" : "", "parse-names" : false, "suffix" : "" }, { "dropping-particle" : "", "family" : "Ed", "given" : "Cert", "non-dropping-particle" : "", "parse-names" : false, "suffix" : "" } ], "container-title" : "Quality in Primary Care", "id" : "ITEM-1", "issued" : { "date-parts" : [ [ "2010" ] ] }, "page" : "263-269", "title" : "Fostering clinical engagement and medical leadership and aligning cultural values : an evaluation of a general practice specialty trainee integrated training placement in a primary care trust", "type" : "article-journal", "volume" : "18" }, "uris" : [ "http://www.mendeley.com/documents/?uuid=c686a3a2-3980-4312-a547-88fd1d4ec12a" ] }, { "id" : "ITEM-2",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2", "issue" : "December", "issued" : { "date-parts" : [ [ "2015" ] ] }, "title" : "Education for Primary Care Teaching exchange Teaching exchange", "type" : "article-journal", "volume" : "9879" }, "uris" : [ "http://www.mendeley.com/documents/?uuid=e260d33f-c9ae-4e8a-ac4b-6f6bb7e14382" ] }, { "id" : "ITEM-3", "itemData" : { "DOI" : "10.1108/17479881111194161", "ISBN" : "1747988111", "author" : [ { "dropping-particle" : "", "family" : "Stoll", "given" : "Louise", "non-dropping-particle" : "", "parse-names" : false, "suffix" : "" }, { "dropping-particle" : "", "family" : "Swanwick", "given" : "Tim", "non-dropping-particle" : "", "parse-names" : false, "suffix" : "" }, { "dropping-particle" : "", "family" : "Foster-turner", "given" : "Julia", "non-dropping-particle" : "", "parse-names" : false, "suffix" : "" }, { "dropping-particle" : "", "family" : "Moss", "given" : "Fiona", "non-dropping-particle" : "", "parse-names" : false, "suffix" : "" } ], "container-title" : "The International Journal of Leadership in Public Services", "id" : "ITEM-3", "issue" : "4", "issued" : { "date-parts" : [ [ "2011" ] ] }, "page" : "273-286", "title" : "Leadership development for junior doctors What can we learn from \u201c Darzi \u201d Fellowships in clinical leadership ?", "type" : "article-journal", "volume" : "7" }, "uris" : [ "http://www.mendeley.com/documents/?uuid=56e4e4de-f996-49c3-ae80-cba24dbf3e77" ] } ], "mendeley" : { "formattedCitation" : "&lt;sup&gt;47,50,51&lt;/sup&gt;", "plainTextFormattedCitation" : "47,50,51", "previouslyFormattedCitation" : "&lt;sup&gt;40,51,52&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7,50,51</w:t>
            </w:r>
            <w:r w:rsidRPr="006223FA">
              <w:rPr>
                <w:rFonts w:eastAsia="Calibri"/>
                <w:sz w:val="20"/>
                <w:szCs w:val="20"/>
                <w:lang w:val="en-GB"/>
              </w:rPr>
              <w:fldChar w:fldCharType="end"/>
            </w:r>
          </w:p>
          <w:p w14:paraId="178DBAA0"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MLCF, Leadership Qualities Framework, and Leadership for London framework</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1",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lt;/sup&gt;", "plainTextFormattedCitation" : "23", "previouslyFormattedCitation" : "&lt;sup&gt;23&lt;/sup&gt;" }, "properties" : { "noteIndex" : 0 }, "schema" : "https://github.com/citation-style-language/schema/raw/master/csl-citation.json" }</w:instrText>
            </w:r>
            <w:r w:rsidRPr="006223FA">
              <w:rPr>
                <w:rFonts w:eastAsia="Calibri"/>
                <w:sz w:val="20"/>
                <w:szCs w:val="20"/>
                <w:lang w:val="en-GB"/>
              </w:rPr>
              <w:fldChar w:fldCharType="separate"/>
            </w:r>
            <w:r w:rsidRPr="00D301D0">
              <w:rPr>
                <w:rFonts w:eastAsia="Calibri"/>
                <w:noProof/>
                <w:sz w:val="20"/>
                <w:szCs w:val="20"/>
                <w:vertAlign w:val="superscript"/>
                <w:lang w:val="en-GB"/>
              </w:rPr>
              <w:t>23</w:t>
            </w:r>
            <w:r w:rsidRPr="006223FA">
              <w:rPr>
                <w:rFonts w:eastAsia="Calibri"/>
                <w:sz w:val="20"/>
                <w:szCs w:val="20"/>
                <w:lang w:val="en-GB"/>
              </w:rPr>
              <w:fldChar w:fldCharType="end"/>
            </w:r>
          </w:p>
          <w:p w14:paraId="333D4406"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MLCF and Shared Leadership</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mendeley" : { "formattedCitation" : "&lt;sup&gt;32&lt;/sup&gt;", "plainTextFormattedCitation" : "32", "previouslyFormattedCitation" : "&lt;sup&gt;33&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2</w:t>
            </w:r>
            <w:r w:rsidRPr="006223FA">
              <w:rPr>
                <w:rFonts w:eastAsia="Calibri"/>
                <w:sz w:val="20"/>
                <w:szCs w:val="20"/>
                <w:lang w:val="en-GB"/>
              </w:rPr>
              <w:fldChar w:fldCharType="end"/>
            </w:r>
          </w:p>
          <w:p w14:paraId="506760FC"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MLCF and Royal College of General Practitioners' Framework</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Patterson D, Godden A, Rughani A", "given" : "Smithson WH.", "non-dropping-particle" : "", "parse-names" : false, "suffix" : "" } ], "container-title" : "Education for Primary Care", "id" : "ITEM-1", "issued" : { "date-parts" : [ [ "2013" ] ] }, "page" : "65-68", "title" : "A leadership programme in GP training: an action learning approach", "type" : "article-journal", "volume" : "24" }, "uris" : [ "http://www.mendeley.com/documents/?uuid=f9e8a71f-580f-4d72-8763-a707b6f33305" ] } ], "mendeley" : { "formattedCitation" : "&lt;sup&gt;45&lt;/sup&gt;", "plainTextFormattedCitation" : "45", "previouslyFormattedCitation" : "&lt;sup&gt;38&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5</w:t>
            </w:r>
            <w:r w:rsidRPr="006223FA">
              <w:rPr>
                <w:rFonts w:eastAsia="Calibri"/>
                <w:sz w:val="20"/>
                <w:szCs w:val="20"/>
                <w:lang w:val="en-GB"/>
              </w:rPr>
              <w:fldChar w:fldCharType="end"/>
            </w:r>
          </w:p>
          <w:p w14:paraId="29009657"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NHS Leadership Competency Framework</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1", "issued" : { "date-parts" : [ [ "2013" ] ] }, "page" : "956-963", "title" : "Developing future clinical leaders for quality improvement : experience from a London children \u2019 s hospital", "type" : "article-journal", "volume" : "22" }, "uris" : [ "http://www.mendeley.com/documents/?uuid=523b6fdc-a676-4084-8095-338834af4a0d" ] } ], "mendeley" : { "formattedCitation" : "&lt;sup&gt;46&lt;/sup&gt;", "plainTextFormattedCitation" : "46", "previouslyFormattedCitation" : "&lt;sup&gt;39&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6</w:t>
            </w:r>
            <w:r w:rsidRPr="006223FA">
              <w:rPr>
                <w:rFonts w:eastAsia="Calibri"/>
                <w:sz w:val="20"/>
                <w:szCs w:val="20"/>
                <w:lang w:val="en-GB"/>
              </w:rPr>
              <w:fldChar w:fldCharType="end"/>
            </w:r>
            <w:r w:rsidRPr="006223FA">
              <w:rPr>
                <w:rFonts w:eastAsia="Calibri"/>
                <w:sz w:val="20"/>
                <w:szCs w:val="20"/>
                <w:lang w:val="en-GB"/>
              </w:rPr>
              <w:t xml:space="preserve"> </w:t>
            </w:r>
          </w:p>
          <w:p w14:paraId="16944593"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RACMA and relational leadership model</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1", "issue" : "4", "issued" : { "date-parts" : [ [ "2014" ] ] }, "page" : "343-354", "title" : "Professional medical leadership : a relational training model", "type" : "article-journal", "volume" : "27" }, "uris" : [ "http://www.mendeley.com/documents/?uuid=681d117b-310d-464f-9a2e-0171eb196e2b" ] } ], "mendeley" : { "formattedCitation" : "&lt;sup&gt;34&lt;/sup&gt;", "plainTextFormattedCitation" : "34", "previouslyFormattedCitation" : "&lt;sup&gt;35&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4</w:t>
            </w:r>
            <w:r w:rsidRPr="006223FA">
              <w:rPr>
                <w:rFonts w:eastAsia="Calibri"/>
                <w:sz w:val="20"/>
                <w:szCs w:val="20"/>
                <w:lang w:val="en-GB"/>
              </w:rPr>
              <w:fldChar w:fldCharType="end"/>
            </w:r>
          </w:p>
          <w:p w14:paraId="513DD432"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US military leadership curriculum</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mendeley" : { "formattedCitation" : "&lt;sup&gt;37&lt;/sup&gt;", "plainTextFormattedCitation" : "37", "previouslyFormattedCitation" : "&lt;sup&gt;44&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7</w:t>
            </w:r>
            <w:r w:rsidRPr="006223FA">
              <w:rPr>
                <w:rFonts w:eastAsia="Calibri"/>
                <w:sz w:val="20"/>
                <w:szCs w:val="20"/>
                <w:lang w:val="en-GB"/>
              </w:rPr>
              <w:fldChar w:fldCharType="end"/>
            </w:r>
          </w:p>
          <w:p w14:paraId="4C025A0E"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Integrated model of behaviour prediction and self-determination theory</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93/intqhc/mzw091", "author" : [ { "dropping-particle" : "", "family" : "Voogt", "given" : "Judith J", "non-dropping-particle" : "", "parse-names" : false, "suffix" : "" }, { "dropping-particle" : "", "family" : "Rensen", "given" : "Elizabeth", "non-dropping-particle" : "Van", "parse-names" : false, "suffix" : "" }, { "dropping-particle" : "", "family" : "Schaaf", "given" : "Marieke", "non-dropping-particle" : "Van der", "parse-names" : false, "suffix" : "" }, { "dropping-particle" : "", "family" : "Noordegraaf", "given" : "Mirko", "non-dropping-particle" : "", "parse-names" : false, "suffix" : "" }, { "dropping-particle" : "", "family" : "Schneider", "given" : "M M", "non-dropping-particle" : "", "parse-names" : false, "suffix" : "" } ], "container-title" : "International Journal for Quality in Health Care", "id" : "ITEM-1", "issue" : "September", "issued" : { "date-parts" : [ [ "2016" ] ] }, "page" : "665-674", "title" : "Building bridges : engaging medical residents in quality improvement and medical leadership", "type" : "article-journal", "volume" : "28" }, "uris" : [ "http://www.mendeley.com/documents/?uuid=18fd1f91-4b02-4332-aad0-f62e6ba88d64", "http://www.mendeley.com/documents/?uuid=f3928af7-ce0d-4bbb-9d8e-931994061242" ] } ], "mendeley" : { "formattedCitation" : "&lt;sup&gt;49&lt;/sup&gt;", "plainTextFormattedCitation" : "49", "previouslyFormattedCitation" : "&lt;sup&gt;42&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9</w:t>
            </w:r>
            <w:r w:rsidRPr="006223FA">
              <w:rPr>
                <w:rFonts w:eastAsia="Calibri"/>
                <w:sz w:val="20"/>
                <w:szCs w:val="20"/>
                <w:lang w:val="en-GB"/>
              </w:rPr>
              <w:fldChar w:fldCharType="end"/>
            </w:r>
          </w:p>
          <w:p w14:paraId="1145A767" w14:textId="77777777" w:rsidR="00B03D04" w:rsidRPr="006223FA" w:rsidRDefault="00B03D04" w:rsidP="00B03D04">
            <w:pPr>
              <w:numPr>
                <w:ilvl w:val="0"/>
                <w:numId w:val="1"/>
              </w:numPr>
              <w:autoSpaceDE/>
              <w:autoSpaceDN/>
              <w:adjustRightInd/>
              <w:spacing w:line="240" w:lineRule="auto"/>
              <w:contextualSpacing/>
              <w:rPr>
                <w:rFonts w:eastAsia="Calibri"/>
                <w:sz w:val="20"/>
                <w:szCs w:val="20"/>
                <w:lang w:val="en-GB"/>
              </w:rPr>
            </w:pPr>
            <w:r w:rsidRPr="006223FA">
              <w:rPr>
                <w:rFonts w:eastAsia="Calibri"/>
                <w:sz w:val="20"/>
                <w:szCs w:val="20"/>
                <w:lang w:val="en-GB"/>
              </w:rPr>
              <w:t>None specified</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2",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2",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3",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3", "issue" : "3", "issued" : { "date-parts" : [ [ "2013" ] ] }, "page" : "345-350", "publisher" : "Elsevier Ltd", "title" : "to Radiology Residents", "type" : "article-journal", "volume" : "20" }, "uris" : [ "http://www.mendeley.com/documents/?uuid=423fda30-ff99-457f-951d-ca804cc59f06" ] }, { "id" : "ITEM-4",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4", "issue" : "11", "issued" : { "date-parts" : [ [ "2017" ] ] }, "page" : "1468-1470", "publisher" : "American College of Radiology", "title" : "A Leadership Development Program for Radiology Residents", "type" : "article-journal", "volume" : "14" }, "uris" : [ "http://www.mendeley.com/documents/?uuid=8a4221a3-6307-4047-8c33-cfb6219d2747" ] }, { "id" : "ITEM-5",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5", "issue" : "10", "issued" : { "date-parts" : [ [ "2012" ] ] }, "page" : "940-944", "title" : "Training Future Surgeons for Management Roles", "type" : "article-journal", "volume" : "147" }, "uris" : [ "http://www.mendeley.com/documents/?uuid=c5214e77-b4ff-4a4d-9e28-077809dea07c" ] }, { "id" : "ITEM-6",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6", "issued" : { "date-parts" : [ [ "2008" ] ] }, "page" : "1140-1145", "title" : "Innovative Interspecialty Education and Leadership Intervention", "type" : "article-journal", "volume" : "56" }, "uris" : [ "http://www.mendeley.com/documents/?uuid=9a37a945-4c91-4938-9ab0-f83ff939442f" ] }, { "id" : "ITEM-7",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7", "issue" : "9", "issued" : { "date-parts" : [ [ "2009" ] ] }, "page" : "11-13", "title" : "Using a Simulated Practice to Improve Practice Management Learning", "type" : "article-journal", "volume" : "41" }, "uris" : [ "http://www.mendeley.com/documents/?uuid=0f33909f-5f98-4446-bdfc-a5ba6065a371" ] }, { "id" : "ITEM-8",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8", "issue" : "4", "issued" : { "date-parts" : [ [ "2014" ] ] }, "page" : "316-329", "title" : "Developing junior doctors as leaders of service improvement", "type" : "article-journal", "volume" : "27" }, "uris" : [ "http://www.mendeley.com/documents/?uuid=6426ac0a-919d-448a-9191-61cfc75a34a1" ] }, { "id" : "ITEM-9",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9", "issued" : { "date-parts" : [ [ "2016" ] ] }, "page" : "587-591", "title" : "Leadership for All : An Internal Medicine Residency Leadership Development Program", "type" : "article-journal", "volume" : "October" }, "uris" : [ "http://www.mendeley.com/documents/?uuid=485b31df-0607-4a87-b572-eba82016bac0" ] } ], "mendeley" : { "formattedCitation" : "&lt;sup&gt;2,41\u201343,52\u201355,76&lt;/sup&gt;", "plainTextFormattedCitation" : "2,41\u201343,52\u201355,76", "previouslyFormattedCitation" : "&lt;sup&gt;2,48\u201350,53\u201356,7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2,41–43,52–55,76</w:t>
            </w:r>
            <w:r w:rsidRPr="006223FA">
              <w:rPr>
                <w:rFonts w:eastAsia="Calibri"/>
                <w:sz w:val="20"/>
                <w:szCs w:val="20"/>
                <w:lang w:val="en-GB"/>
              </w:rPr>
              <w:fldChar w:fldCharType="end"/>
            </w:r>
          </w:p>
        </w:tc>
        <w:tc>
          <w:tcPr>
            <w:tcW w:w="1492" w:type="dxa"/>
            <w:tcBorders>
              <w:bottom w:val="single" w:sz="4" w:space="0" w:color="auto"/>
            </w:tcBorders>
          </w:tcPr>
          <w:p w14:paraId="3833C581" w14:textId="77777777" w:rsidR="00B03D04" w:rsidRPr="007C4ECB" w:rsidRDefault="00B03D04" w:rsidP="006477D3">
            <w:pPr>
              <w:autoSpaceDE/>
              <w:autoSpaceDN/>
              <w:adjustRightInd/>
              <w:spacing w:line="240" w:lineRule="auto"/>
              <w:rPr>
                <w:rFonts w:eastAsia="Calibri"/>
                <w:sz w:val="20"/>
                <w:szCs w:val="20"/>
                <w:lang w:val="en-GB"/>
              </w:rPr>
            </w:pPr>
          </w:p>
          <w:p w14:paraId="352CAA59"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0D8FF2EC"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667125C"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1B385054"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5A6E787C"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B11224F"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3B5E14CE"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3 (9.8</w:t>
            </w:r>
            <w:r w:rsidRPr="007C4ECB">
              <w:rPr>
                <w:rFonts w:eastAsia="Calibri"/>
                <w:sz w:val="20"/>
                <w:szCs w:val="20"/>
                <w:lang w:val="en-GB"/>
              </w:rPr>
              <w:t>)</w:t>
            </w:r>
          </w:p>
          <w:p w14:paraId="2350F017"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7317603E"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2D42C13"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0ABB0FE"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5B1BCD1"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1EA56EC7" w14:textId="77777777" w:rsidR="00B03D04"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4B9786DC" w14:textId="77777777" w:rsidR="00B03D04"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1 (3.2)</w:t>
            </w:r>
          </w:p>
          <w:p w14:paraId="0F1D731A" w14:textId="77777777" w:rsidR="00B03D04" w:rsidRPr="007C4ECB" w:rsidRDefault="00B03D04" w:rsidP="006477D3">
            <w:pPr>
              <w:autoSpaceDE/>
              <w:autoSpaceDN/>
              <w:adjustRightInd/>
              <w:spacing w:after="20" w:line="240" w:lineRule="auto"/>
              <w:rPr>
                <w:rFonts w:eastAsia="Calibri"/>
                <w:sz w:val="20"/>
                <w:szCs w:val="20"/>
                <w:lang w:val="en-GB"/>
              </w:rPr>
            </w:pPr>
            <w:r>
              <w:rPr>
                <w:rFonts w:eastAsia="Calibri"/>
                <w:sz w:val="20"/>
                <w:szCs w:val="20"/>
                <w:lang w:val="en-GB"/>
              </w:rPr>
              <w:t>9 (32.5</w:t>
            </w:r>
            <w:r w:rsidRPr="007C4ECB">
              <w:rPr>
                <w:rFonts w:eastAsia="Calibri"/>
                <w:sz w:val="20"/>
                <w:szCs w:val="20"/>
                <w:lang w:val="en-GB"/>
              </w:rPr>
              <w:t>)</w:t>
            </w:r>
          </w:p>
          <w:p w14:paraId="77D5635D" w14:textId="77777777" w:rsidR="00B03D04" w:rsidRPr="007C4ECB" w:rsidRDefault="00B03D04" w:rsidP="006477D3">
            <w:pPr>
              <w:autoSpaceDE/>
              <w:autoSpaceDN/>
              <w:adjustRightInd/>
              <w:spacing w:line="240" w:lineRule="auto"/>
              <w:rPr>
                <w:rFonts w:eastAsia="Calibri"/>
                <w:sz w:val="20"/>
                <w:szCs w:val="20"/>
                <w:lang w:val="en-GB"/>
              </w:rPr>
            </w:pPr>
          </w:p>
        </w:tc>
      </w:tr>
      <w:tr w:rsidR="00B03D04" w:rsidRPr="007C4ECB" w14:paraId="04D7D4F7" w14:textId="77777777" w:rsidTr="006477D3">
        <w:trPr>
          <w:trHeight w:val="786"/>
        </w:trPr>
        <w:tc>
          <w:tcPr>
            <w:tcW w:w="9282" w:type="dxa"/>
            <w:tcBorders>
              <w:bottom w:val="nil"/>
            </w:tcBorders>
          </w:tcPr>
          <w:p w14:paraId="71E92023" w14:textId="77777777" w:rsidR="00B03D04" w:rsidRPr="006223FA" w:rsidRDefault="00B03D04" w:rsidP="006477D3">
            <w:pPr>
              <w:autoSpaceDE/>
              <w:autoSpaceDN/>
              <w:adjustRightInd/>
              <w:spacing w:line="240" w:lineRule="auto"/>
              <w:rPr>
                <w:rFonts w:eastAsia="Calibri"/>
                <w:b/>
                <w:sz w:val="20"/>
                <w:szCs w:val="20"/>
                <w:lang w:val="en-GB"/>
              </w:rPr>
            </w:pPr>
            <w:r w:rsidRPr="006223FA">
              <w:rPr>
                <w:rFonts w:eastAsia="Calibri"/>
                <w:b/>
                <w:sz w:val="20"/>
                <w:szCs w:val="20"/>
                <w:lang w:val="en-GB"/>
              </w:rPr>
              <w:t>Teaching methods</w:t>
            </w:r>
            <w:r w:rsidRPr="006223FA">
              <w:rPr>
                <w:rFonts w:eastAsia="Calibri"/>
                <w:sz w:val="20"/>
                <w:szCs w:val="20"/>
                <w:vertAlign w:val="superscript"/>
                <w:lang w:val="en-GB"/>
              </w:rPr>
              <w:t>1</w:t>
            </w:r>
          </w:p>
          <w:p w14:paraId="1782E48A"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Case studies/scenarios or case-based learning</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1",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2",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2", "issue" : "3", "issued" : { "date-parts" : [ [ "2013" ] ] }, "page" : "345-350", "publisher" : "Elsevier Ltd", "title" : "to Radiology Residents", "type" : "article-journal", "volume" : "20" }, "uris" : [ "http://www.mendeley.com/documents/?uuid=423fda30-ff99-457f-951d-ca804cc59f06" ] }, { "id" : "ITEM-3",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3", "issue" : "10", "issued" : { "date-parts" : [ [ "2012" ] ] }, "page" : "940-944", "title" : "Training Future Surgeons for Management Roles", "type" : "article-journal", "volume" : "147" }, "uris" : [ "http://www.mendeley.com/documents/?uuid=c5214e77-b4ff-4a4d-9e28-077809dea07c" ] }, { "id" : "ITEM-4",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4", "issue" : "4", "issued" : { "date-parts" : [ [ "2007" ] ] }, "page" : "1-12", "title" : "Leadership and management training for residents and fellows: A curriculum for future medical directors", "type" : "article-journal", "volume" : "131" }, "uris" : [ "http://www.mendeley.com/documents/?uuid=93d5fe15-1b8a-42cd-8696-103b194d6f2f" ] }, { "id" : "ITEM-5",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5", "issued" : { "date-parts" : [ [ "2008" ] ] }, "page" : "1140-1145", "title" : "Innovative Interspecialty Education and Leadership Intervention", "type" : "article-journal", "volume" : "56" }, "uris" : [ "http://www.mendeley.com/documents/?uuid=9a37a945-4c91-4938-9ab0-f83ff939442f" ] }, { "id" : "ITEM-6",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6", "issued" : { "date-parts" : [ [ "2016" ] ] }, "page" : "587-591", "title" : "Leadership for All : An Internal Medicine Residency Leadership Development Program", "type" : "article-journal", "volume" : "October" }, "uris" : [ "http://www.mendeley.com/documents/?uuid=485b31df-0607-4a87-b572-eba82016bac0" ] }, { "id" : "ITEM-7",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7", "issue" : "2", "issued" : { "date-parts" : [ [ "2011" ] ] }, "page" : "546-550", "title" : "Neurosurgery Resident Leadership Development: An Innovative Approach", "type" : "article-journal", "volume" : "68" }, "uris" : [ "http://www.mendeley.com/documents/?uuid=eca362a9-98c3-4777-b95e-8461a5fbb6ec" ] } ], "mendeley" : { "formattedCitation" : "&lt;sup&gt;2,8,39,41,43,52,53&lt;/sup&gt;", "plainTextFormattedCitation" : "2,8,39,41,43,52,53", "previouslyFormattedCitation" : "&lt;sup&gt;2,8,46,48,50,53,54&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2,8,39,41,43,52,53</w:t>
            </w:r>
            <w:r w:rsidRPr="006223FA">
              <w:rPr>
                <w:rFonts w:eastAsia="Calibri"/>
                <w:sz w:val="20"/>
                <w:szCs w:val="20"/>
                <w:lang w:val="en-GB"/>
              </w:rPr>
              <w:fldChar w:fldCharType="end"/>
            </w:r>
          </w:p>
          <w:p w14:paraId="13864559"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Coaching</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id" : "ITEM-2",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2",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3",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3", "issue" : "4", "issued" : { "date-parts" : [ [ "2014" ] ] }, "page" : "343-354", "title" : "Professional medical leadership : a relational training model", "type" : "article-journal", "volume" : "27" }, "uris" : [ "http://www.mendeley.com/documents/?uuid=681d117b-310d-464f-9a2e-0171eb196e2b" ] }, { "id" : "ITEM-4",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4", "issued" : { "date-parts" : [ [ "2013" ] ] }, "page" : "956-963", "title" : "Developing future clinical leaders for quality improvement : experience from a London children \u2019 s hospital", "type" : "article-journal", "volume" : "22" }, "uris" : [ "http://www.mendeley.com/documents/?uuid=523b6fdc-a676-4084-8095-338834af4a0d" ] }, { "id" : "ITEM-5", "itemData" : { "DOI" : "10.1108/17479881111194161", "ISBN" : "1747988111", "author" : [ { "dropping-particle" : "", "family" : "Stoll", "given" : "Louise", "non-dropping-particle" : "", "parse-names" : false, "suffix" : "" }, { "dropping-particle" : "", "family" : "Swanwick", "given" : "Tim", "non-dropping-particle" : "", "parse-names" : false, "suffix" : "" }, { "dropping-particle" : "", "family" : "Foster-turner", "given" : "Julia", "non-dropping-particle" : "", "parse-names" : false, "suffix" : "" }, { "dropping-particle" : "", "family" : "Moss", "given" : "Fiona", "non-dropping-particle" : "", "parse-names" : false, "suffix" : "" } ], "container-title" : "The International Journal of Leadership in Public Services", "id" : "ITEM-5", "issue" : "4", "issued" : { "date-parts" : [ [ "2011" ] ] }, "page" : "273-286", "title" : "Leadership development for junior doctors What can we learn from \u201c Darzi \u201d Fellowships in clinical leadership ?", "type" : "article-journal", "volume" : "7" }, "uris" : [ "http://www.mendeley.com/documents/?uuid=56e4e4de-f996-49c3-ae80-cba24dbf3e77" ] } ], "mendeley" : { "formattedCitation" : "&lt;sup&gt;33,34,46,50,56&lt;/sup&gt;", "plainTextFormattedCitation" : "33,34,46,50,56", "previouslyFormattedCitation" : "&lt;sup&gt;34,35,39,51,5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3,34,46,50,56</w:t>
            </w:r>
            <w:r w:rsidRPr="006223FA">
              <w:rPr>
                <w:rFonts w:eastAsia="Calibri"/>
                <w:sz w:val="20"/>
                <w:szCs w:val="20"/>
                <w:lang w:val="en-GB"/>
              </w:rPr>
              <w:fldChar w:fldCharType="end"/>
            </w:r>
          </w:p>
          <w:p w14:paraId="211F1830"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Computer lab instruction</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1", "issue" : "4", "issued" : { "date-parts" : [ [ "2007" ] ] }, "page" : "1-12", "title" : "Leadership and management training for residents and fellows: A curriculum for future medical directors", "type" : "article-journal", "volume" : "131" }, "uris" : [ "http://www.mendeley.com/documents/?uuid=93d5fe15-1b8a-42cd-8696-103b194d6f2f" ] } ], "mendeley" : { "formattedCitation" : "&lt;sup&gt;39&lt;/sup&gt;", "plainTextFormattedCitation" : "39", "previouslyFormattedCitation" : "&lt;sup&gt;46&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9</w:t>
            </w:r>
            <w:r w:rsidRPr="006223FA">
              <w:rPr>
                <w:rFonts w:eastAsia="Calibri"/>
                <w:sz w:val="20"/>
                <w:szCs w:val="20"/>
                <w:lang w:val="en-GB"/>
              </w:rPr>
              <w:fldChar w:fldCharType="end"/>
            </w:r>
          </w:p>
          <w:p w14:paraId="40EFAD66"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Courses (masters level)</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id" : "ITEM-2",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2",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mendeley" : { "formattedCitation" : "&lt;sup&gt;33,56&lt;/sup&gt;", "plainTextFormattedCitation" : "33,56", "previouslyFormattedCitation" : "&lt;sup&gt;34,5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3,56</w:t>
            </w:r>
            <w:r w:rsidRPr="006223FA">
              <w:rPr>
                <w:rFonts w:eastAsia="Calibri"/>
                <w:sz w:val="20"/>
                <w:szCs w:val="20"/>
                <w:lang w:val="en-GB"/>
              </w:rPr>
              <w:fldChar w:fldCharType="end"/>
            </w:r>
          </w:p>
          <w:p w14:paraId="45DBF23A"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 xml:space="preserve">Experiential rotations (practicum/placement) </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2",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2", "issue" : "December", "issued" : { "date-parts" : [ [ "2015" ] ] }, "title" : "Education for Primary Care Teaching exchange Teaching exchange", "type" : "article-journal", "volume" : "9879" }, "uris" : [ "http://www.mendeley.com/documents/?uuid=e260d33f-c9ae-4e8a-ac4b-6f6bb7e14382" ] }, { "id" : "ITEM-3",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3", "issued" : { "date-parts" : [ [ "2010" ] ] }, "page" : "26-31", "title" : "Leadership lessons from military education for postgraduate medical curricular improvement", "type" : "article-journal", "volume" : "7" }, "uris" : [ "http://www.mendeley.com/documents/?uuid=74e68c33-b84c-4b0f-9b9c-ad9a4618d733" ] }, { "id" : "ITEM-4",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4", "issue" : "3", "issued" : { "date-parts" : [ [ "2012" ] ] }, "page" : "241-252", "title" : "Teaching Adaptive Leadership to Family Medicine Residents : What ? Why ? How ?", "type" : "article-journal", "volume" : "30" }, "uris" : [ "http://www.mendeley.com/documents/?uuid=dbcd7091-d945-4607-8c70-be8ac046a227" ] }, { "id" : "ITEM-5",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5",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6",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6", "issue" : "10", "issued" : { "date-parts" : [ [ "2010" ] ] }, "page" : "1603-1608", "title" : "An Innovative Residency Program Designed Children", "type" : "article-journal", "volume" : "85" }, "uris" : [ "http://www.mendeley.com/documents/?uuid=8da44ccf-7a1d-470d-a1a6-2b4e0600d390" ] }, { "id" : "ITEM-7",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7",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8",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8", "issued" : { "date-parts" : [ [ "2013" ] ] }, "page" : "956-963", "title" : "Developing future clinical leaders for quality improvement : experience from a London children \u2019 s hospital", "type" : "article-journal", "volume" : "22" }, "uris" : [ "http://www.mendeley.com/documents/?uuid=523b6fdc-a676-4084-8095-338834af4a0d" ] }, { "id" : "ITEM-9",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9",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33,37,40,44,46,51,56,76&lt;/sup&gt;", "plainTextFormattedCitation" : "23,33,37,40,44,46,51,56,76", "previouslyFormattedCitation" : "&lt;sup&gt;23,34,37,39,44,47,52,57,7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23,33,37,40,44,46,51,56,76</w:t>
            </w:r>
            <w:r w:rsidRPr="006223FA">
              <w:rPr>
                <w:rFonts w:eastAsia="Calibri"/>
                <w:sz w:val="20"/>
                <w:szCs w:val="20"/>
                <w:lang w:val="en-GB"/>
              </w:rPr>
              <w:fldChar w:fldCharType="end"/>
            </w:r>
          </w:p>
          <w:p w14:paraId="21E8828C"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Group discussions</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1",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2",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2", "issue" : "3", "issued" : { "date-parts" : [ [ "2013" ] ] }, "page" : "345-350", "publisher" : "Elsevier Ltd", "title" : "to Radiology Residents", "type" : "article-journal", "volume" : "20" }, "uris" : [ "http://www.mendeley.com/documents/?uuid=423fda30-ff99-457f-951d-ca804cc59f06" ] }, { "id" : "ITEM-3",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3",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4",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4", "issue" : "11", "issued" : { "date-parts" : [ [ "2017" ] ] }, "page" : "1468-1470", "publisher" : "American College of Radiology", "title" : "A Leadership Development Program for Radiology Residents", "type" : "article-journal", "volume" : "14" }, "uris" : [ "http://www.mendeley.com/documents/?uuid=8a4221a3-6307-4047-8c33-cfb6219d2747" ] }, { "id" : "ITEM-5",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5", "issued" : { "date-parts" : [ [ "2016" ] ] }, "page" : "587-591", "title" : "Leadership for All : An Internal Medicine Residency Leadership Development Program", "type" : "article-journal", "volume" : "October" }, "uris" : [ "http://www.mendeley.com/documents/?uuid=485b31df-0607-4a87-b572-eba82016bac0" ] }, { "id" : "ITEM-6", "itemData" : { "DOI" : "10.1016/j.aorn.2016.09.004", "ISSN" : "0001-2092", "author" : [ { "dropping-particle" : "", "family" : "Nabili", "given" : "Vishad", "non-dropping-particle" : "", "parse-names" : false, "suffix" : "" } ], "container-title" : "Association of Registered Nurses Journal", "id" : "ITEM-6", "issue" : "5", "issued" : { "date-parts" : [ [ "2016" ] ] }, "page" : "434.e1-434.e6", "publisher" : "Elsevier Ltd", "title" : "Physician as a Conscious Leader", "type" : "article-journal", "volume" : "104" }, "uris" : [ "http://www.mendeley.com/documents/?uuid=cf860724-f699-4cc3-8db9-7e2c8fd74535" ] }, { "id" : "ITEM-7",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7",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8", "itemData" : { "author" : [ { "dropping-particle" : "", "family" : "Patterson D, Godden A, Rughani A", "given" : "Smithson WH.", "non-dropping-particle" : "", "parse-names" : false, "suffix" : "" } ], "container-title" : "Education for Primary Care", "id" : "ITEM-8", "issued" : { "date-parts" : [ [ "2013" ] ] }, "page" : "65-68", "title" : "A leadership programme in GP training: an action learning approach", "type" : "article-journal", "volume" : "24" }, "uris" : [ "http://www.mendeley.com/documents/?uuid=f9e8a71f-580f-4d72-8763-a707b6f33305" ] }, { "id" : "ITEM-9", "itemData" : { "DOI" : "10.1093/intqhc/mzw091", "author" : [ { "dropping-particle" : "", "family" : "Voogt", "given" : "Judith J", "non-dropping-particle" : "", "parse-names" : false, "suffix" : "" }, { "dropping-particle" : "", "family" : "Rensen", "given" : "Elizabeth", "non-dropping-particle" : "Van", "parse-names" : false, "suffix" : "" }, { "dropping-particle" : "", "family" : "Schaaf", "given" : "Marieke", "non-dropping-particle" : "Van der", "parse-names" : false, "suffix" : "" }, { "dropping-particle" : "", "family" : "Noordegraaf", "given" : "Mirko", "non-dropping-particle" : "", "parse-names" : false, "suffix" : "" }, { "dropping-particle" : "", "family" : "Schneider", "given" : "M M", "non-dropping-particle" : "", "parse-names" : false, "suffix" : "" } ], "container-title" : "International Journal for Quality in Health Care", "id" : "ITEM-9", "issue" : "September", "issued" : { "date-parts" : [ [ "2016" ] ] }, "page" : "665-674", "title" : "Building bridges : engaging medical residents in quality improvement and medical leadership", "type" : "article-journal", "volume" : "28" }, "uris" : [ "http://www.mendeley.com/documents/?uuid=18fd1f91-4b02-4332-aad0-f62e6ba88d64", "http://www.mendeley.com/documents/?uuid=f3928af7-ce0d-4bbb-9d8e-931994061242" ] } ], "mendeley" : { "formattedCitation" : "&lt;sup&gt;2,36,43\u201345,49,52,55,82&lt;/sup&gt;", "plainTextFormattedCitation" : "2,36,43\u201345,49,52,55,82", "previouslyFormattedCitation" : "&lt;sup&gt;2,37,38,42,43,50,53,56,82&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2,36,43–45,49,52,55,82</w:t>
            </w:r>
            <w:r w:rsidRPr="006223FA">
              <w:rPr>
                <w:rFonts w:eastAsia="Calibri"/>
                <w:sz w:val="20"/>
                <w:szCs w:val="20"/>
                <w:lang w:val="en-GB"/>
              </w:rPr>
              <w:fldChar w:fldCharType="end"/>
            </w:r>
          </w:p>
          <w:p w14:paraId="6FE508C7"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Inter-specialty care</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1", "issued" : { "date-parts" : [ [ "2008" ] ] }, "page" : "1140-1145", "title" : "Innovative Interspecialty Education and Leadership Intervention", "type" : "article-journal", "volume" : "56" }, "uris" : [ "http://www.mendeley.com/documents/?uuid=9a37a945-4c91-4938-9ab0-f83ff939442f" ] } ], "mendeley" : { "formattedCitation" : "&lt;sup&gt;41&lt;/sup&gt;", "plainTextFormattedCitation" : "41", "previouslyFormattedCitation" : "&lt;sup&gt;48&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1</w:t>
            </w:r>
            <w:r w:rsidRPr="006223FA">
              <w:rPr>
                <w:rFonts w:eastAsia="Calibri"/>
                <w:sz w:val="20"/>
                <w:szCs w:val="20"/>
                <w:lang w:val="en-GB"/>
              </w:rPr>
              <w:fldChar w:fldCharType="end"/>
            </w:r>
          </w:p>
          <w:p w14:paraId="408EA4EB"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Journal club</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1",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mendeley" : { "formattedCitation" : "&lt;sup&gt;56&lt;/sup&gt;", "plainTextFormattedCitation" : "56", "previouslyFormattedCitation" : "&lt;sup&gt;5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56</w:t>
            </w:r>
            <w:r w:rsidRPr="006223FA">
              <w:rPr>
                <w:rFonts w:eastAsia="Calibri"/>
                <w:sz w:val="20"/>
                <w:szCs w:val="20"/>
                <w:lang w:val="en-GB"/>
              </w:rPr>
              <w:fldChar w:fldCharType="end"/>
            </w:r>
          </w:p>
          <w:p w14:paraId="3B599121"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Journaling</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16/j.aorn.2016.09.004", "ISSN" : "0001-2092", "author" : [ { "dropping-particle" : "", "family" : "Nabili", "given" : "Vishad", "non-dropping-particle" : "", "parse-names" : false, "suffix" : "" } ], "container-title" : "Association of Registered Nurses Journal", "id" : "ITEM-1", "issue" : "5", "issued" : { "date-parts" : [ [ "2016" ] ] }, "page" : "434.e1-434.e6", "publisher" : "Elsevier Ltd", "title" : "Physician as a Conscious Leader", "type" : "article-journal", "volume" : "104" }, "uris" : [ "http://www.mendeley.com/documents/?uuid=cf860724-f699-4cc3-8db9-7e2c8fd74535" ] } ], "mendeley" : { "formattedCitation" : "&lt;sup&gt;82&lt;/sup&gt;", "plainTextFormattedCitation" : "82", "previouslyFormattedCitation" : "&lt;sup&gt;82&lt;/sup&gt;" }, "properties" : { "noteIndex" : 0 }, "schema" : "https://github.com/citation-style-language/schema/raw/master/csl-citation.json" }</w:instrText>
            </w:r>
            <w:r w:rsidRPr="006223FA">
              <w:rPr>
                <w:rFonts w:eastAsia="Calibri"/>
                <w:sz w:val="20"/>
                <w:szCs w:val="20"/>
                <w:lang w:val="en-GB"/>
              </w:rPr>
              <w:fldChar w:fldCharType="separate"/>
            </w:r>
            <w:r w:rsidRPr="00D301D0">
              <w:rPr>
                <w:rFonts w:eastAsia="Calibri"/>
                <w:noProof/>
                <w:sz w:val="20"/>
                <w:szCs w:val="20"/>
                <w:vertAlign w:val="superscript"/>
                <w:lang w:val="en-GB"/>
              </w:rPr>
              <w:t>82</w:t>
            </w:r>
            <w:r w:rsidRPr="006223FA">
              <w:rPr>
                <w:rFonts w:eastAsia="Calibri"/>
                <w:sz w:val="20"/>
                <w:szCs w:val="20"/>
                <w:lang w:val="en-GB"/>
              </w:rPr>
              <w:fldChar w:fldCharType="end"/>
            </w:r>
          </w:p>
          <w:p w14:paraId="76217CF2"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Leadership masterclass</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1",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lt;/sup&gt;", "plainTextFormattedCitation" : "23", "previouslyFormattedCitation" : "&lt;sup&gt;23&lt;/sup&gt;" }, "properties" : { "noteIndex" : 0 }, "schema" : "https://github.com/citation-style-language/schema/raw/master/csl-citation.json" }</w:instrText>
            </w:r>
            <w:r w:rsidRPr="006223FA">
              <w:rPr>
                <w:rFonts w:eastAsia="Calibri"/>
                <w:sz w:val="20"/>
                <w:szCs w:val="20"/>
                <w:lang w:val="en-GB"/>
              </w:rPr>
              <w:fldChar w:fldCharType="separate"/>
            </w:r>
            <w:r w:rsidRPr="00D301D0">
              <w:rPr>
                <w:rFonts w:eastAsia="Calibri"/>
                <w:noProof/>
                <w:sz w:val="20"/>
                <w:szCs w:val="20"/>
                <w:vertAlign w:val="superscript"/>
                <w:lang w:val="en-GB"/>
              </w:rPr>
              <w:t>23</w:t>
            </w:r>
            <w:r w:rsidRPr="006223FA">
              <w:rPr>
                <w:rFonts w:eastAsia="Calibri"/>
                <w:sz w:val="20"/>
                <w:szCs w:val="20"/>
                <w:lang w:val="en-GB"/>
              </w:rPr>
              <w:fldChar w:fldCharType="end"/>
            </w:r>
          </w:p>
          <w:p w14:paraId="7DC34792"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Learning sets (action/group-based)</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id" : "ITEM-2",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2", "issue" : "4", "issued" : { "date-parts" : [ [ "2014" ] ] }, "page" : "343-354", "title" : "Professional medical leadership : a relational training model", "type" : "article-journal", "volume" : "27" }, "uris" : [ "http://www.mendeley.com/documents/?uuid=681d117b-310d-464f-9a2e-0171eb196e2b" ] }, { "id" : "ITEM-3", "itemData" : { "author" : [ { "dropping-particle" : "", "family" : "Ruston", "given" : "Annmarie", "non-dropping-particle" : "", "parse-names" : false, "suffix" : "" }, { "dropping-particle" : "", "family" : "Ed", "given" : "Cert", "non-dropping-particle" : "", "parse-names" : false, "suffix" : "" } ], "container-title" : "Quality in Primary Care", "id" : "ITEM-3", "issued" : { "date-parts" : [ [ "2010" ] ] }, "page" : "263-269", "title" : "Fostering clinical engagement and medical leadership and aligning cultural values : an evaluation of a general practice specialty trainee integrated training placement in a primary care trust", "type" : "article-journal", "volume" : "18" }, "uris" : [ "http://www.mendeley.com/documents/?uuid=c686a3a2-3980-4312-a547-88fd1d4ec12a" ] } ], "mendeley" : { "formattedCitation" : "&lt;sup&gt;32,34,47&lt;/sup&gt;", "plainTextFormattedCitation" : "32,34,47", "previouslyFormattedCitation" : "&lt;sup&gt;33,35,40&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2,34,47</w:t>
            </w:r>
            <w:r w:rsidRPr="006223FA">
              <w:rPr>
                <w:rFonts w:eastAsia="Calibri"/>
                <w:sz w:val="20"/>
                <w:szCs w:val="20"/>
                <w:lang w:val="en-GB"/>
              </w:rPr>
              <w:fldChar w:fldCharType="end"/>
            </w:r>
          </w:p>
          <w:p w14:paraId="479DAF63"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Lectures/workshops/seminars/sessions (didactic/with interactive components</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2",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3",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3", "issue" : "3", "issued" : { "date-parts" : [ [ "2013" ] ] }, "page" : "345-350", "publisher" : "Elsevier Ltd", "title" : "to Radiology Residents", "type" : "article-journal", "volume" : "20" }, "uris" : [ "http://www.mendeley.com/documents/?uuid=423fda30-ff99-457f-951d-ca804cc59f06" ] }, { "id" : "ITEM-4",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4",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5",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5", "issue" : "3", "issued" : { "date-parts" : [ [ "2012" ] ] }, "page" : "241-252", "title" : "Teaching Adaptive Leadership to Family Medicine Residents : What ? Why ? How ?", "type" : "article-journal", "volume" : "30" }, "uris" : [ "http://www.mendeley.com/documents/?uuid=dbcd7091-d945-4607-8c70-be8ac046a227" ] }, { "id" : "ITEM-6",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6",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7",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7",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8",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8", "issue" : "10", "issued" : { "date-parts" : [ [ "2012" ] ] }, "page" : "940-944", "title" : "Training Future Surgeons for Management Roles", "type" : "article-journal", "volume" : "147" }, "uris" : [ "http://www.mendeley.com/documents/?uuid=c5214e77-b4ff-4a4d-9e28-077809dea07c" ] }, { "id" : "ITEM-9",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9", "issue" : "10", "issued" : { "date-parts" : [ [ "2010" ] ] }, "page" : "1603-1608", "title" : "An Innovative Residency Program Designed Children", "type" : "article-journal", "volume" : "85" }, "uris" : [ "http://www.mendeley.com/documents/?uuid=8da44ccf-7a1d-470d-a1a6-2b4e0600d390" ] }, { "id" : "ITEM-10",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10", "issued" : { "date-parts" : [ [ "2008" ] ] }, "page" : "1140-1145", "title" : "Innovative Interspecialty Education and Leadership Intervention", "type" : "article-journal", "volume" : "56" }, "uris" : [ "http://www.mendeley.com/documents/?uuid=9a37a945-4c91-4938-9ab0-f83ff939442f" ] }, { "id" : "ITEM-11",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11", "issue" : "9", "issued" : { "date-parts" : [ [ "2009" ] ] }, "page" : "11-13", "title" : "Using a Simulated Practice to Improve Practice Management Learning", "type" : "article-journal", "volume" : "41" }, "uris" : [ "http://www.mendeley.com/documents/?uuid=0f33909f-5f98-4446-bdfc-a5ba6065a371" ] }, { "id" : "ITEM-12",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12", "issue" : "4", "issued" : { "date-parts" : [ [ "2014" ] ] }, "page" : "343-354", "title" : "Professional medical leadership : a relational training model", "type" : "article-journal", "volume" : "27" }, "uris" : [ "http://www.mendeley.com/documents/?uuid=681d117b-310d-464f-9a2e-0171eb196e2b" ] }, { "id" : "ITEM-13",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13", "issue" : "4", "issued" : { "date-parts" : [ [ "2014" ] ] }, "page" : "316-329", "title" : "Developing junior doctors as leaders of service improvement", "type" : "article-journal", "volume" : "27" }, "uris" : [ "http://www.mendeley.com/documents/?uuid=6426ac0a-919d-448a-9191-61cfc75a34a1" ] }, { "id" : "ITEM-14",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14", "issued" : { "date-parts" : [ [ "2016" ] ] }, "page" : "587-591", "title" : "Leadership for All : An Internal Medicine Residency Leadership Development Program", "type" : "article-journal", "volume" : "October" }, "uris" : [ "http://www.mendeley.com/documents/?uuid=485b31df-0607-4a87-b572-eba82016bac0" ] }, { "id" : "ITEM-15", "itemData" : { "DOI" : "10.1016/j.aorn.2016.09.004", "ISSN" : "0001-2092", "author" : [ { "dropping-particle" : "", "family" : "Nabili", "given" : "Vishad", "non-dropping-particle" : "", "parse-names" : false, "suffix" : "" } ], "container-title" : "Association of Registered Nurses Journal", "id" : "ITEM-15", "issue" : "5", "issued" : { "date-parts" : [ [ "2016" ] ] }, "page" : "434.e1-434.e6", "publisher" : "Elsevier Ltd", "title" : "Physician as a Conscious Leader", "type" : "article-journal", "volume" : "104" }, "uris" : [ "http://www.mendeley.com/documents/?uuid=cf860724-f699-4cc3-8db9-7e2c8fd74535" ] }, { "id" : "ITEM-16",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16",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17",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17", "issue" : "2", "issued" : { "date-parts" : [ [ "2011" ] ] }, "page" : "546-550", "title" : "Neurosurgery Resident Leadership Development: An Innovative Approach", "type" : "article-journal", "volume" : "68" }, "uris" : [ "http://www.mendeley.com/documents/?uuid=eca362a9-98c3-4777-b95e-8461a5fbb6ec" ] }, { "id" : "ITEM-18",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18", "issued" : { "date-parts" : [ [ "2013" ] ] }, "page" : "956-963", "title" : "Developing future clinical leaders for quality improvement : experience from a London children \u2019 s hospital", "type" : "article-journal", "volume" : "22" }, "uris" : [ "http://www.mendeley.com/documents/?uuid=523b6fdc-a676-4084-8095-338834af4a0d" ] }, { "id" : "ITEM-19",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19",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id" : "ITEM-20",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20", "issue" : "2", "issued" : { "date-parts" : [ [ "2009" ] ] }, "page" : "125-130", "title" : "Teaching the Physician-Manager Role Development and Implementation of a Pilot Curriculum", "type" : "article-journal", "volume" : "33" }, "uris" : [ "http://www.mendeley.com/documents/?uuid=5ef7ae38-2f20-410a-8eb1-55912c1a3219" ] }, { "id" : "ITEM-21", "itemData" : { "DOI" : "10.1108/17479881111194161", "ISBN" : "1747988111", "author" : [ { "dropping-particle" : "", "family" : "Stoll", "given" : "Louise", "non-dropping-particle" : "", "parse-names" : false, "suffix" : "" }, { "dropping-particle" : "", "family" : "Swanwick", "given" : "Tim", "non-dropping-particle" : "", "parse-names" : false, "suffix" : "" }, { "dropping-particle" : "", "family" : "Foster-turner", "given" : "Julia", "non-dropping-particle" : "", "parse-names" : false, "suffix" : "" }, { "dropping-particle" : "", "family" : "Moss", "given" : "Fiona", "non-dropping-particle" : "", "parse-names" : false, "suffix" : "" } ], "container-title" : "The International Journal of Leadership in Public Services", "id" : "ITEM-21", "issue" : "4", "issued" : { "date-parts" : [ [ "2011" ] ] }, "page" : "273-286", "title" : "Leadership development for junior doctors What can we learn from \u201c Darzi \u201d Fellowships in clinical leadership ?", "type" : "article-journal", "volume" : "7" }, "uris" : [ "http://www.mendeley.com/documents/?uuid=56e4e4de-f996-49c3-ae80-cba24dbf3e77" ] }, { "id" : "ITEM-22",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22",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id" : "ITEM-23",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23", "issued" : { "date-parts" : [ [ "2011" ] ] }, "page" : "27-32", "title" : "Medical leadership : why it \u2019 s important , what is required , and how we develop it", "type" : "article-journal", "volume" : "87" }, "uris" : [ "http://www.mendeley.com/documents/?uuid=9f11a63c-1cac-427b-9020-2d4ca517c8d3" ] } ], "mendeley" : { "formattedCitation" : "&lt;sup&gt;8,23,33\u201336,38,40\u201344,46,48,50\u201354,56,76,81,82&lt;/sup&gt;", "plainTextFormattedCitation" : "8,23,33\u201336,38,40\u201344,46,48,50\u201354,56,76,81,82", "previouslyFormattedCitation" : "&lt;sup&gt;8,23,34\u201337,39,41,43,45,47\u201355,57,77,82,83&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8,23,33–36,38,40–44,46,48,50–54,56,76,81,82</w:t>
            </w:r>
            <w:r w:rsidRPr="006223FA">
              <w:rPr>
                <w:rFonts w:eastAsia="Calibri"/>
                <w:sz w:val="20"/>
                <w:szCs w:val="20"/>
                <w:lang w:val="en-GB"/>
              </w:rPr>
              <w:fldChar w:fldCharType="end"/>
            </w:r>
          </w:p>
          <w:p w14:paraId="075E52D8"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Leadership masterclasses</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1", "issue" : "4", "issued" : { "date-parts" : [ [ "2014" ] ] }, "page" : "316-329", "title" : "Developing junior doctors as leaders of service improvement", "type" : "article-journal", "volume" : "27" }, "uris" : [ "http://www.mendeley.com/documents/?uuid=6426ac0a-919d-448a-9191-61cfc75a34a1" ] } ], "mendeley" : { "formattedCitation" : "&lt;sup&gt;42&lt;/sup&gt;", "plainTextFormattedCitation" : "42", "previouslyFormattedCitation" : "&lt;sup&gt;49&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2</w:t>
            </w:r>
            <w:r w:rsidRPr="006223FA">
              <w:rPr>
                <w:rFonts w:eastAsia="Calibri"/>
                <w:sz w:val="20"/>
                <w:szCs w:val="20"/>
                <w:lang w:val="en-GB"/>
              </w:rPr>
              <w:fldChar w:fldCharType="end"/>
            </w:r>
          </w:p>
          <w:p w14:paraId="489CCED5"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Mentorship</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1",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2",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2",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3",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3", "issue" : "10", "issued" : { "date-parts" : [ [ "2010" ] ] }, "page" : "1603-1608", "title" : "An Innovative Residency Program Designed Children", "type" : "article-journal", "volume" : "85" }, "uris" : [ "http://www.mendeley.com/documents/?uuid=8da44ccf-7a1d-470d-a1a6-2b4e0600d390" ] }, { "id" : "ITEM-4",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4",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5",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5", "issued" : { "date-parts" : [ [ "2013" ] ] }, "page" : "956-963", "title" : "Developing future clinical leaders for quality improvement : experience from a London children \u2019 s hospital", "type" : "article-journal", "volume" : "22" }, "uris" : [ "http://www.mendeley.com/documents/?uuid=523b6fdc-a676-4084-8095-338834af4a0d" ] }, { "id" : "ITEM-6",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6",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id" : "ITEM-7",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7",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40,44,46,56,76,81&lt;/sup&gt;", "plainTextFormattedCitation" : "23,40,44,46,56,76,81", "previouslyFormattedCitation" : "&lt;sup&gt;23,37,39,47,57,77,83&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23,40,44,46,56,76,81</w:t>
            </w:r>
            <w:r w:rsidRPr="006223FA">
              <w:rPr>
                <w:rFonts w:eastAsia="Calibri"/>
                <w:sz w:val="20"/>
                <w:szCs w:val="20"/>
                <w:lang w:val="en-GB"/>
              </w:rPr>
              <w:fldChar w:fldCharType="end"/>
            </w:r>
          </w:p>
        </w:tc>
        <w:tc>
          <w:tcPr>
            <w:tcW w:w="1492" w:type="dxa"/>
            <w:tcBorders>
              <w:bottom w:val="nil"/>
            </w:tcBorders>
          </w:tcPr>
          <w:p w14:paraId="42B79B38" w14:textId="77777777" w:rsidR="00B03D04" w:rsidRPr="007C4ECB" w:rsidRDefault="00B03D04" w:rsidP="006477D3">
            <w:pPr>
              <w:autoSpaceDE/>
              <w:autoSpaceDN/>
              <w:adjustRightInd/>
              <w:spacing w:after="10" w:line="240" w:lineRule="auto"/>
              <w:rPr>
                <w:rFonts w:eastAsia="Calibri"/>
                <w:sz w:val="20"/>
                <w:szCs w:val="20"/>
                <w:lang w:val="en-GB"/>
              </w:rPr>
            </w:pPr>
          </w:p>
          <w:p w14:paraId="18CA8505"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7 (22.6</w:t>
            </w:r>
            <w:r w:rsidRPr="007C4ECB">
              <w:rPr>
                <w:rFonts w:eastAsia="Calibri"/>
                <w:sz w:val="20"/>
                <w:szCs w:val="20"/>
                <w:lang w:val="en-GB"/>
              </w:rPr>
              <w:t>)</w:t>
            </w:r>
          </w:p>
          <w:p w14:paraId="2C5DC3D8"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242F03B2"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3AAD8F6B"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2F63C7DA" w14:textId="77777777" w:rsidR="00B03D04" w:rsidRPr="007C4ECB" w:rsidRDefault="00B03D04" w:rsidP="006477D3">
            <w:pPr>
              <w:autoSpaceDE/>
              <w:autoSpaceDN/>
              <w:adjustRightInd/>
              <w:spacing w:after="10" w:line="240" w:lineRule="auto"/>
              <w:rPr>
                <w:rFonts w:eastAsia="Calibri"/>
                <w:sz w:val="20"/>
                <w:szCs w:val="20"/>
                <w:lang w:val="en-GB"/>
              </w:rPr>
            </w:pPr>
            <w:r w:rsidRPr="007C4ECB">
              <w:rPr>
                <w:rFonts w:eastAsia="Calibri"/>
                <w:sz w:val="20"/>
                <w:szCs w:val="20"/>
                <w:lang w:val="en-GB"/>
              </w:rPr>
              <w:t>9</w:t>
            </w:r>
            <w:r>
              <w:rPr>
                <w:rFonts w:eastAsia="Calibri"/>
                <w:sz w:val="20"/>
                <w:szCs w:val="20"/>
                <w:lang w:val="en-GB"/>
              </w:rPr>
              <w:t xml:space="preserve"> (29.0</w:t>
            </w:r>
            <w:r w:rsidRPr="007C4ECB">
              <w:rPr>
                <w:rFonts w:eastAsia="Calibri"/>
                <w:sz w:val="20"/>
                <w:szCs w:val="20"/>
                <w:lang w:val="en-GB"/>
              </w:rPr>
              <w:t>)</w:t>
            </w:r>
          </w:p>
          <w:p w14:paraId="21F6B0B7"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9 (29.0</w:t>
            </w:r>
            <w:r w:rsidRPr="007C4ECB">
              <w:rPr>
                <w:rFonts w:eastAsia="Calibri"/>
                <w:sz w:val="20"/>
                <w:szCs w:val="20"/>
                <w:lang w:val="en-GB"/>
              </w:rPr>
              <w:t>)</w:t>
            </w:r>
          </w:p>
          <w:p w14:paraId="0FE63101"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CF2A2A5"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3565F05"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33881CCE"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7C5EA73" w14:textId="77777777" w:rsidR="00B03D04" w:rsidRPr="007C4ECB" w:rsidRDefault="00B03D04" w:rsidP="006477D3">
            <w:pPr>
              <w:autoSpaceDE/>
              <w:autoSpaceDN/>
              <w:adjustRightInd/>
              <w:spacing w:after="10" w:line="240" w:lineRule="auto"/>
              <w:rPr>
                <w:rFonts w:eastAsia="Calibri"/>
                <w:sz w:val="20"/>
                <w:szCs w:val="20"/>
                <w:lang w:val="en-GB"/>
              </w:rPr>
            </w:pPr>
            <w:r w:rsidRPr="007C4ECB">
              <w:rPr>
                <w:rFonts w:eastAsia="Calibri"/>
                <w:sz w:val="20"/>
                <w:szCs w:val="20"/>
                <w:lang w:val="en-GB"/>
              </w:rPr>
              <w:t>3 (10)</w:t>
            </w:r>
          </w:p>
          <w:p w14:paraId="4EBFE890"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23 (9.7</w:t>
            </w:r>
            <w:r w:rsidRPr="007C4ECB">
              <w:rPr>
                <w:rFonts w:eastAsia="Calibri"/>
                <w:sz w:val="20"/>
                <w:szCs w:val="20"/>
                <w:lang w:val="en-GB"/>
              </w:rPr>
              <w:t>)</w:t>
            </w:r>
          </w:p>
          <w:p w14:paraId="3349AB4A" w14:textId="77777777" w:rsidR="00B03D04" w:rsidRPr="007C4ECB" w:rsidRDefault="00B03D04" w:rsidP="006477D3">
            <w:pPr>
              <w:autoSpaceDE/>
              <w:autoSpaceDN/>
              <w:adjustRightInd/>
              <w:spacing w:after="10" w:line="240" w:lineRule="auto"/>
              <w:rPr>
                <w:rFonts w:eastAsia="Calibri"/>
                <w:sz w:val="20"/>
                <w:szCs w:val="20"/>
                <w:lang w:val="en-GB"/>
              </w:rPr>
            </w:pPr>
          </w:p>
          <w:p w14:paraId="2C3CFA98"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3A666259"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7 (22.6</w:t>
            </w:r>
            <w:r w:rsidRPr="007C4ECB">
              <w:rPr>
                <w:rFonts w:eastAsia="Calibri"/>
                <w:sz w:val="20"/>
                <w:szCs w:val="20"/>
                <w:lang w:val="en-GB"/>
              </w:rPr>
              <w:t>)</w:t>
            </w:r>
          </w:p>
        </w:tc>
      </w:tr>
      <w:tr w:rsidR="00B03D04" w:rsidRPr="007C4ECB" w14:paraId="740D309E" w14:textId="77777777" w:rsidTr="006477D3">
        <w:trPr>
          <w:trHeight w:val="251"/>
        </w:trPr>
        <w:tc>
          <w:tcPr>
            <w:tcW w:w="9282" w:type="dxa"/>
            <w:tcBorders>
              <w:top w:val="nil"/>
              <w:bottom w:val="nil"/>
            </w:tcBorders>
          </w:tcPr>
          <w:p w14:paraId="6711B908"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Online learning (discussion/portfolio/)</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3",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3",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4",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4",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5",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5", "issued" : { "date-parts" : [ [ "2013" ] ] }, "page" : "956-963", "title" : "Developing future clinical leaders for quality improvement : experience from a London children \u2019 s hospital", "type" : "article-journal", "volume" : "22" }, "uris" : [ "http://www.mendeley.com/documents/?uuid=523b6fdc-a676-4084-8095-338834af4a0d" ] } ], "mendeley" : { "formattedCitation" : "&lt;sup&gt;38,44,46,51,56&lt;/sup&gt;", "plainTextFormattedCitation" : "38,44,46,51,56", "previouslyFormattedCitation" : "&lt;sup&gt;37,39,45,52,5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8,44,46,51,56</w:t>
            </w:r>
            <w:r w:rsidRPr="006223FA">
              <w:rPr>
                <w:rFonts w:eastAsia="Calibri"/>
                <w:sz w:val="20"/>
                <w:szCs w:val="20"/>
                <w:lang w:val="en-GB"/>
              </w:rPr>
              <w:fldChar w:fldCharType="end"/>
            </w:r>
          </w:p>
          <w:p w14:paraId="2DF455AD"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Peer-to-peer teaching</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1", "issued" : { "date-parts" : [ [ "2013" ] ] }, "page" : "956-963", "title" : "Developing future clinical leaders for quality improvement : experience from a London children \u2019 s hospital", "type" : "article-journal", "volume" : "22" }, "uris" : [ "http://www.mendeley.com/documents/?uuid=523b6fdc-a676-4084-8095-338834af4a0d" ] } ], "mendeley" : { "formattedCitation" : "&lt;sup&gt;46&lt;/sup&gt;", "plainTextFormattedCitation" : "46", "previouslyFormattedCitation" : "&lt;sup&gt;39&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46</w:t>
            </w:r>
            <w:r w:rsidRPr="006223FA">
              <w:rPr>
                <w:rFonts w:eastAsia="Calibri"/>
                <w:sz w:val="20"/>
                <w:szCs w:val="20"/>
                <w:lang w:val="en-GB"/>
              </w:rPr>
              <w:fldChar w:fldCharType="end"/>
            </w:r>
          </w:p>
          <w:p w14:paraId="1187ABA9"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Personal study</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id" : "ITEM-2",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2", "issued" : { "date-parts" : [ [ "2013" ] ] }, "page" : "956-963", "title" : "Developing future clinical leaders for quality improvement : experience from a London children \u2019 s hospital", "type" : "article-journal", "volume" : "22" }, "uris" : [ "http://www.mendeley.com/documents/?uuid=523b6fdc-a676-4084-8095-338834af4a0d" ] }, { "id" : "ITEM-3",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3", "issue" : "11", "issued" : { "date-parts" : [ [ "2017" ] ] }, "page" : "1468-1470", "publisher" : "American College of Radiology", "title" : "A Leadership Development Program for Radiology Residents", "type" : "article-journal", "volume" : "14" }, "uris" : [ "http://www.mendeley.com/documents/?uuid=8a4221a3-6307-4047-8c33-cfb6219d2747" ] } ], "mendeley" : { "formattedCitation" : "&lt;sup&gt;32,46,55&lt;/sup&gt;", "plainTextFormattedCitation" : "32,46,55", "previouslyFormattedCitation" : "&lt;sup&gt;33,39,56&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2,46,55</w:t>
            </w:r>
            <w:r w:rsidRPr="006223FA">
              <w:rPr>
                <w:rFonts w:eastAsia="Calibri"/>
                <w:sz w:val="20"/>
                <w:szCs w:val="20"/>
                <w:lang w:val="en-GB"/>
              </w:rPr>
              <w:fldChar w:fldCharType="end"/>
            </w:r>
            <w:r w:rsidRPr="006223FA">
              <w:rPr>
                <w:rFonts w:eastAsia="Calibri"/>
                <w:sz w:val="20"/>
                <w:szCs w:val="20"/>
                <w:lang w:val="en-GB"/>
              </w:rPr>
              <w:t xml:space="preserve"> </w:t>
            </w:r>
          </w:p>
          <w:p w14:paraId="1CD135C2" w14:textId="77777777" w:rsidR="00B03D04" w:rsidRPr="006223FA"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6223FA">
              <w:rPr>
                <w:rFonts w:eastAsia="Calibri"/>
                <w:sz w:val="20"/>
                <w:szCs w:val="20"/>
                <w:lang w:val="en-GB"/>
              </w:rPr>
              <w:t xml:space="preserve">Projects (individual/group/action) </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2",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2", "issue" : "1", "issued" : { "date-parts" : [ [ "2015" ] ] }, "page" : "39-54", "title" : "The impact of an integrated medical leadership programme", "type" : "article-journal", "volume" : "29" }, "uris" : [ "http://www.mendeley.com/documents/?uuid=85253a21-2a13-462d-afdc-fda96d0a50a8" ] }, { "id" : "ITEM-3",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3", "issue" : "11", "issued" : { "date-parts" : [ [ "2017" ] ] }, "page" : "1468-1470", "publisher" : "American College of Radiology", "title" : "A Leadership Development Program for Radiology Residents", "type" : "article-journal", "volume" : "14" }, "uris" : [ "http://www.mendeley.com/documents/?uuid=8a4221a3-6307-4047-8c33-cfb6219d2747" ] }, { "id" : "ITEM-4",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4", "issued" : { "date-parts" : [ [ "2008" ] ] }, "page" : "1140-1145", "title" : "Innovative Interspecialty Education and Leadership Intervention", "type" : "article-journal", "volume" : "56" }, "uris" : [ "http://www.mendeley.com/documents/?uuid=9a37a945-4c91-4938-9ab0-f83ff939442f" ] }, { "id" : "ITEM-5",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5", "issue" : "9", "issued" : { "date-parts" : [ [ "2009" ] ] }, "page" : "11-13", "title" : "Using a Simulated Practice to Improve Practice Management Learning", "type" : "article-journal", "volume" : "41" }, "uris" : [ "http://www.mendeley.com/documents/?uuid=0f33909f-5f98-4446-bdfc-a5ba6065a371" ] }, { "id" : "ITEM-6",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6", "issue" : "4", "issued" : { "date-parts" : [ [ "2014" ] ] }, "page" : "316-329", "title" : "Developing junior doctors as leaders of service improvement", "type" : "article-journal", "volume" : "27" }, "uris" : [ "http://www.mendeley.com/documents/?uuid=6426ac0a-919d-448a-9191-61cfc75a34a1" ] }, { "id" : "ITEM-7",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7",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8", "itemData" : { "author" : [ { "dropping-particle" : "", "family" : "Patterson D, Godden A, Rughani A", "given" : "Smithson WH.", "non-dropping-particle" : "", "parse-names" : false, "suffix" : "" } ], "container-title" : "Education for Primary Care", "id" : "ITEM-8", "issued" : { "date-parts" : [ [ "2013" ] ] }, "page" : "65-68", "title" : "A leadership programme in GP training: an action learning approach", "type" : "article-journal", "volume" : "24" }, "uris" : [ "http://www.mendeley.com/documents/?uuid=f9e8a71f-580f-4d72-8763-a707b6f33305" ] }, { "id" : "ITEM-9",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9", "issued" : { "date-parts" : [ [ "2013" ] ] }, "page" : "956-963", "title" : "Developing future clinical leaders for quality improvement : experience from a London children \u2019 s hospital", "type" : "article-journal", "volume" : "22" }, "uris" : [ "http://www.mendeley.com/documents/?uuid=523b6fdc-a676-4084-8095-338834af4a0d" ] }, { "id" : "ITEM-10", "itemData" : { "author" : [ { "dropping-particle" : "", "family" : "Ruston", "given" : "Annmarie", "non-dropping-particle" : "", "parse-names" : false, "suffix" : "" }, { "dropping-particle" : "", "family" : "Ed", "given" : "Cert", "non-dropping-particle" : "", "parse-names" : false, "suffix" : "" } ], "container-title" : "Quality in Primary Care", "id" : "ITEM-10", "issued" : { "date-parts" : [ [ "2010" ] ] }, "page" : "263-269", "title" : "Fostering clinical engagement and medical leadership and aligning cultural values : an evaluation of a general practice specialty trainee integrated training placement in a primary care trust", "type" : "article-journal", "volume" : "18" }, "uris" : [ "http://www.mendeley.com/documents/?uuid=c686a3a2-3980-4312-a547-88fd1d4ec12a" ] }, { "id" : "ITEM-11", "itemData" : { "DOI" : "10.1108/17479881111194161", "ISBN" : "1747988111", "author" : [ { "dropping-particle" : "", "family" : "Stoll", "given" : "Louise", "non-dropping-particle" : "", "parse-names" : false, "suffix" : "" }, { "dropping-particle" : "", "family" : "Swanwick", "given" : "Tim", "non-dropping-particle" : "", "parse-names" : false, "suffix" : "" }, { "dropping-particle" : "", "family" : "Foster-turner", "given" : "Julia", "non-dropping-particle" : "", "parse-names" : false, "suffix" : "" }, { "dropping-particle" : "", "family" : "Moss", "given" : "Fiona", "non-dropping-particle" : "", "parse-names" : false, "suffix" : "" } ], "container-title" : "The International Journal of Leadership in Public Services", "id" : "ITEM-11", "issue" : "4", "issued" : { "date-parts" : [ [ "2011" ] ] }, "page" : "273-286", "title" : "Leadership development for junior doctors What can we learn from \u201c Darzi \u201d Fellowships in clinical leadership ?", "type" : "article-journal", "volume" : "7" }, "uris" : [ "http://www.mendeley.com/documents/?uuid=56e4e4de-f996-49c3-ae80-cba24dbf3e77" ] }, { "id" : "ITEM-12",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12",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id" : "ITEM-13", "itemData" : { "DOI" : "10.1093/intqhc/mzw091", "author" : [ { "dropping-particle" : "", "family" : "Voogt", "given" : "Judith J", "non-dropping-particle" : "", "parse-names" : false, "suffix" : "" }, { "dropping-particle" : "", "family" : "Rensen", "given" : "Elizabeth", "non-dropping-particle" : "Van", "parse-names" : false, "suffix" : "" }, { "dropping-particle" : "", "family" : "Schaaf", "given" : "Marieke", "non-dropping-particle" : "Van der", "parse-names" : false, "suffix" : "" }, { "dropping-particle" : "", "family" : "Noordegraaf", "given" : "Mirko", "non-dropping-particle" : "", "parse-names" : false, "suffix" : "" }, { "dropping-particle" : "", "family" : "Schneider", "given" : "M M", "non-dropping-particle" : "", "parse-names" : false, "suffix" : "" } ], "container-title" : "International Journal for Quality in Health Care", "id" : "ITEM-13", "issue" : "September", "issued" : { "date-parts" : [ [ "2016" ] ] }, "page" : "665-674", "title" : "Building bridges : engaging medical residents in quality improvement and medical leadership", "type" : "article-journal", "volume" : "28" }, "uris" : [ "http://www.mendeley.com/documents/?uuid=18fd1f91-4b02-4332-aad0-f62e6ba88d64", "http://www.mendeley.com/documents/?uuid=f3928af7-ce0d-4bbb-9d8e-931994061242" ] } ], "mendeley" : { "formattedCitation" : "&lt;sup&gt;32,41,42,44\u201347,49,50,54,55,76,81&lt;/sup&gt;", "plainTextFormattedCitation" : "32,41,42,44\u201347,49,50,54,55,76,81", "previouslyFormattedCitation" : "&lt;sup&gt;33,37\u201340,42,48,49,51,55,56,77,83&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32,41,42,44–47,49,50,54,55,76,81</w:t>
            </w:r>
            <w:r w:rsidRPr="006223FA">
              <w:rPr>
                <w:rFonts w:eastAsia="Calibri"/>
                <w:sz w:val="20"/>
                <w:szCs w:val="20"/>
                <w:lang w:val="en-GB"/>
              </w:rPr>
              <w:fldChar w:fldCharType="end"/>
            </w:r>
          </w:p>
        </w:tc>
        <w:tc>
          <w:tcPr>
            <w:tcW w:w="1492" w:type="dxa"/>
            <w:tcBorders>
              <w:top w:val="nil"/>
              <w:bottom w:val="nil"/>
            </w:tcBorders>
          </w:tcPr>
          <w:p w14:paraId="21081245"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4DB19CC9"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31D89BF1"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5DE34CFB"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3 (41.9</w:t>
            </w:r>
            <w:r w:rsidRPr="007C4ECB">
              <w:rPr>
                <w:rFonts w:eastAsia="Calibri"/>
                <w:sz w:val="20"/>
                <w:szCs w:val="20"/>
                <w:lang w:val="en-GB"/>
              </w:rPr>
              <w:t>)</w:t>
            </w:r>
          </w:p>
        </w:tc>
      </w:tr>
      <w:tr w:rsidR="00B03D04" w:rsidRPr="007C4ECB" w14:paraId="26C25B64" w14:textId="77777777" w:rsidTr="006477D3">
        <w:trPr>
          <w:trHeight w:val="279"/>
        </w:trPr>
        <w:tc>
          <w:tcPr>
            <w:tcW w:w="9282" w:type="dxa"/>
            <w:tcBorders>
              <w:top w:val="nil"/>
              <w:bottom w:val="nil"/>
            </w:tcBorders>
          </w:tcPr>
          <w:p w14:paraId="390F0BC5" w14:textId="77777777" w:rsidR="00B03D04" w:rsidRPr="007C4ECB"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7C4ECB">
              <w:rPr>
                <w:rFonts w:eastAsia="Calibri"/>
                <w:sz w:val="20"/>
                <w:szCs w:val="20"/>
                <w:lang w:val="en-GB"/>
              </w:rPr>
              <w:t>Reflection</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id" : "ITEM-2",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2", "issue" : "10", "issued" : { "date-parts" : [ [ "2010" ] ] }, "page" : "1603-1608", "title" : "An Innovative Residency Program Designed Children", "type" : "article-journal", "volume" : "85" }, "uris" : [ "http://www.mendeley.com/documents/?uuid=8da44ccf-7a1d-470d-a1a6-2b4e0600d390" ] }, { "id" : "ITEM-3",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3", "issue" : "4", "issued" : { "date-parts" : [ [ "2014" ] ] }, "page" : "343-354", "title" : "Professional medical leadership : a relational training model", "type" : "article-journal", "volume" : "27" }, "uris" : [ "http://www.mendeley.com/documents/?uuid=681d117b-310d-464f-9a2e-0171eb196e2b" ] }, { "id" : "ITEM-4", "itemData" : { "author" : [ { "dropping-particle" : "", "family" : "Patterson D, Godden A, Rughani A", "given" : "Smithson WH.", "non-dropping-particle" : "", "parse-names" : false, "suffix" : "" } ], "container-title" : "Education for Primary Care", "id" : "ITEM-4", "issued" : { "date-parts" : [ [ "2013" ] ] }, "page" : "65-68", "title" : "A leadership programme in GP training: an action learning approach", "type" : "article-journal", "volume" : "24" }, "uris" : [ "http://www.mendeley.com/documents/?uuid=f9e8a71f-580f-4d72-8763-a707b6f33305" ] }, { "id" : "ITEM-5",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5", "issued" : { "date-parts" : [ [ "2013" ] ] }, "page" : "956-963", "title" : "Developing future clinical leaders for quality improvement : experience from a London children \u2019 s hospital", "type" : "article-journal", "volume" : "22" }, "uris" : [ "http://www.mendeley.com/documents/?uuid=523b6fdc-a676-4084-8095-338834af4a0d" ] }, { "id" : "ITEM-6",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6",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mendeley" : { "formattedCitation" : "&lt;sup&gt;32,34,35,40,45,46&lt;/sup&gt;", "plainTextFormattedCitation" : "32,34,35,40,45,46", "previouslyFormattedCitation" : "&lt;sup&gt;33,35,36,38,39,4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2,34,35,40,45,46</w:t>
            </w:r>
            <w:r w:rsidRPr="007C4ECB">
              <w:rPr>
                <w:rFonts w:eastAsia="Calibri"/>
                <w:sz w:val="20"/>
                <w:szCs w:val="20"/>
                <w:lang w:val="en-GB"/>
              </w:rPr>
              <w:fldChar w:fldCharType="end"/>
            </w:r>
          </w:p>
          <w:p w14:paraId="11434D7A" w14:textId="77777777" w:rsidR="00B03D04" w:rsidRPr="007C4ECB"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7C4ECB">
              <w:rPr>
                <w:rFonts w:eastAsia="Calibri"/>
                <w:sz w:val="20"/>
                <w:szCs w:val="20"/>
                <w:lang w:val="en-GB"/>
              </w:rPr>
              <w:t>Role play</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2",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3",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3", "issue" : "10", "issued" : { "date-parts" : [ [ "2012" ] ] }, "page" : "940-944", "title" : "Training Future Surgeons for Management Roles", "type" : "article-journal", "volume" : "147" }, "uris" : [ "http://www.mendeley.com/documents/?uuid=c5214e77-b4ff-4a4d-9e28-077809dea07c" ] } ], "mendeley" : { "formattedCitation" : "&lt;sup&gt;2,51,53&lt;/sup&gt;", "plainTextFormattedCitation" : "2,51,53", "previouslyFormattedCitation" : "&lt;sup&gt;2,52,54&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51,53</w:t>
            </w:r>
            <w:r w:rsidRPr="007C4ECB">
              <w:rPr>
                <w:rFonts w:eastAsia="Calibri"/>
                <w:sz w:val="20"/>
                <w:szCs w:val="20"/>
                <w:lang w:val="en-GB"/>
              </w:rPr>
              <w:fldChar w:fldCharType="end"/>
            </w:r>
          </w:p>
          <w:p w14:paraId="5DFFEAAE" w14:textId="77777777" w:rsidR="00B03D04" w:rsidRPr="007C4ECB"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7C4ECB">
              <w:rPr>
                <w:rFonts w:eastAsia="Calibri"/>
                <w:sz w:val="20"/>
                <w:szCs w:val="20"/>
                <w:lang w:val="en-GB"/>
              </w:rPr>
              <w:t>Rounds (walk-</w:t>
            </w:r>
            <w:proofErr w:type="spellStart"/>
            <w:r w:rsidRPr="007C4ECB">
              <w:rPr>
                <w:rFonts w:eastAsia="Calibri"/>
                <w:sz w:val="20"/>
                <w:szCs w:val="20"/>
                <w:lang w:val="en-GB"/>
              </w:rPr>
              <w:t>arounds</w:t>
            </w:r>
            <w:proofErr w:type="spellEnd"/>
            <w:r w:rsidRPr="007C4ECB">
              <w:rPr>
                <w:rFonts w:eastAsia="Calibri"/>
                <w:sz w:val="20"/>
                <w:szCs w:val="20"/>
                <w:lang w:val="en-GB"/>
              </w:rPr>
              <w:t>, work-round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1", "issued" : { "date-parts" : [ [ "2013" ] ] }, "page" : "956-963", "title" : "Developing future clinical leaders for quality improvement : experience from a London children \u2019 s hospital", "type" : "article-journal", "volume" : "22" }, "uris" : [ "http://www.mendeley.com/documents/?uuid=523b6fdc-a676-4084-8095-338834af4a0d" ] }, { "id" : "ITEM-2",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2",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mendeley" : { "formattedCitation" : "&lt;sup&gt;46,56&lt;/sup&gt;", "plainTextFormattedCitation" : "46,56", "previouslyFormattedCitation" : "&lt;sup&gt;39,5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46,56</w:t>
            </w:r>
            <w:r w:rsidRPr="007C4ECB">
              <w:rPr>
                <w:rFonts w:eastAsia="Calibri"/>
                <w:sz w:val="20"/>
                <w:szCs w:val="20"/>
                <w:lang w:val="en-GB"/>
              </w:rPr>
              <w:fldChar w:fldCharType="end"/>
            </w:r>
          </w:p>
          <w:p w14:paraId="3DDAF93E" w14:textId="77777777" w:rsidR="00B03D04" w:rsidRPr="007C4ECB"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7C4ECB">
              <w:rPr>
                <w:rFonts w:eastAsia="Calibri"/>
                <w:sz w:val="20"/>
                <w:szCs w:val="20"/>
                <w:lang w:val="en-GB"/>
              </w:rPr>
              <w:t>Shadowing</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id" : "ITEM-2",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2", "issue" : "4", "issued" : { "date-parts" : [ [ "2014" ] ] }, "page" : "316-329", "title" : "Developing junior doctors as leaders of service improvement", "type" : "article-journal", "volume" : "27" }, "uris" : [ "http://www.mendeley.com/documents/?uuid=6426ac0a-919d-448a-9191-61cfc75a34a1" ] } ], "mendeley" : { "formattedCitation" : "&lt;sup&gt;32,42&lt;/sup&gt;", "plainTextFormattedCitation" : "32,42", "previouslyFormattedCitation" : "&lt;sup&gt;33,49&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2,42</w:t>
            </w:r>
            <w:r w:rsidRPr="007C4ECB">
              <w:rPr>
                <w:rFonts w:eastAsia="Calibri"/>
                <w:sz w:val="20"/>
                <w:szCs w:val="20"/>
                <w:lang w:val="en-GB"/>
              </w:rPr>
              <w:fldChar w:fldCharType="end"/>
            </w:r>
          </w:p>
        </w:tc>
        <w:tc>
          <w:tcPr>
            <w:tcW w:w="1492" w:type="dxa"/>
            <w:tcBorders>
              <w:top w:val="nil"/>
              <w:bottom w:val="nil"/>
            </w:tcBorders>
          </w:tcPr>
          <w:p w14:paraId="149885CF"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6 (19.4</w:t>
            </w:r>
            <w:r w:rsidRPr="007C4ECB">
              <w:rPr>
                <w:rFonts w:eastAsia="Calibri"/>
                <w:sz w:val="20"/>
                <w:szCs w:val="20"/>
                <w:lang w:val="en-GB"/>
              </w:rPr>
              <w:t>)</w:t>
            </w:r>
          </w:p>
          <w:p w14:paraId="3A521836"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7A77AA6D"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5BD21D7E"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tc>
      </w:tr>
      <w:tr w:rsidR="00B03D04" w:rsidRPr="007C4ECB" w14:paraId="3199784F" w14:textId="77777777" w:rsidTr="006477D3">
        <w:trPr>
          <w:trHeight w:val="269"/>
        </w:trPr>
        <w:tc>
          <w:tcPr>
            <w:tcW w:w="9282" w:type="dxa"/>
            <w:tcBorders>
              <w:top w:val="nil"/>
              <w:bottom w:val="nil"/>
            </w:tcBorders>
          </w:tcPr>
          <w:p w14:paraId="0938E565" w14:textId="77777777" w:rsidR="00B03D04" w:rsidRPr="007C4ECB"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7C4ECB">
              <w:rPr>
                <w:rFonts w:eastAsia="Calibri"/>
                <w:sz w:val="20"/>
                <w:szCs w:val="20"/>
                <w:lang w:val="en-GB"/>
              </w:rPr>
              <w:t>Simulation (scenario model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1", "issue" : "10", "issued" : { "date-parts" : [ [ "2012" ] ] }, "page" : "940-944", "title" : "Training Future Surgeons for Management Roles", "type" : "article-journal", "volume" : "147" }, "uris" : [ "http://www.mendeley.com/documents/?uuid=c5214e77-b4ff-4a4d-9e28-077809dea07c" ] }, { "id" : "ITEM-2",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2", "issue" : "9", "issued" : { "date-parts" : [ [ "2009" ] ] }, "page" : "11-13", "title" : "Using a Simulated Practice to Improve Practice Management Learning", "type" : "article-journal", "volume" : "41" }, "uris" : [ "http://www.mendeley.com/documents/?uuid=0f33909f-5f98-4446-bdfc-a5ba6065a371" ] }, { "id" : "ITEM-3",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3",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mendeley" : { "formattedCitation" : "&lt;sup&gt;35,53,54&lt;/sup&gt;", "plainTextFormattedCitation" : "35,53,54", "previouslyFormattedCitation" : "&lt;sup&gt;36,54,55&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5,53,54</w:t>
            </w:r>
            <w:r w:rsidRPr="007C4ECB">
              <w:rPr>
                <w:rFonts w:eastAsia="Calibri"/>
                <w:sz w:val="20"/>
                <w:szCs w:val="20"/>
                <w:lang w:val="en-GB"/>
              </w:rPr>
              <w:fldChar w:fldCharType="end"/>
            </w:r>
          </w:p>
        </w:tc>
        <w:tc>
          <w:tcPr>
            <w:tcW w:w="1492" w:type="dxa"/>
            <w:tcBorders>
              <w:top w:val="nil"/>
              <w:bottom w:val="nil"/>
            </w:tcBorders>
          </w:tcPr>
          <w:p w14:paraId="66C513E7"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tc>
      </w:tr>
      <w:tr w:rsidR="00B03D04" w:rsidRPr="007C4ECB" w14:paraId="2EA42819" w14:textId="77777777" w:rsidTr="006477D3">
        <w:trPr>
          <w:trHeight w:val="255"/>
        </w:trPr>
        <w:tc>
          <w:tcPr>
            <w:tcW w:w="9282" w:type="dxa"/>
            <w:tcBorders>
              <w:top w:val="nil"/>
              <w:bottom w:val="nil"/>
            </w:tcBorders>
          </w:tcPr>
          <w:p w14:paraId="67A93E0C" w14:textId="77777777" w:rsidR="00B03D04" w:rsidRPr="007C4ECB"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7C4ECB">
              <w:rPr>
                <w:rFonts w:eastAsia="Calibri"/>
                <w:sz w:val="20"/>
                <w:szCs w:val="20"/>
                <w:lang w:val="en-GB"/>
              </w:rPr>
              <w:t>Site visit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1", "issue" : "4", "issued" : { "date-parts" : [ [ "2014" ] ] }, "page" : "316-329", "title" : "Developing junior doctors as leaders of service improvement", "type" : "article-journal", "volume" : "27" }, "uris" : [ "http://www.mendeley.com/documents/?uuid=6426ac0a-919d-448a-9191-61cfc75a34a1" ] } ], "mendeley" : { "formattedCitation" : "&lt;sup&gt;42&lt;/sup&gt;", "plainTextFormattedCitation" : "42", "previouslyFormattedCitation" : "&lt;sup&gt;49&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42</w:t>
            </w:r>
            <w:r w:rsidRPr="007C4ECB">
              <w:rPr>
                <w:rFonts w:eastAsia="Calibri"/>
                <w:sz w:val="20"/>
                <w:szCs w:val="20"/>
                <w:lang w:val="en-GB"/>
              </w:rPr>
              <w:fldChar w:fldCharType="end"/>
            </w:r>
          </w:p>
          <w:p w14:paraId="62BE39E9" w14:textId="77777777" w:rsidR="00B03D04" w:rsidRPr="007C4ECB"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7C4ECB">
              <w:rPr>
                <w:rFonts w:eastAsia="Calibri"/>
                <w:sz w:val="20"/>
                <w:szCs w:val="20"/>
                <w:lang w:val="en-GB"/>
              </w:rPr>
              <w:t>Small group learning (exercises/tutorial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id" : "ITEM-2",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2",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3",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3", "issue" : "10", "issued" : { "date-parts" : [ [ "2012" ] ] }, "page" : "940-944", "title" : "Training Future Surgeons for Management Roles", "type" : "article-journal", "volume" : "147" }, "uris" : [ "http://www.mendeley.com/documents/?uuid=c5214e77-b4ff-4a4d-9e28-077809dea07c" ] }, { "id" : "ITEM-4",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4",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5",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5", "issue" : "2", "issued" : { "date-parts" : [ [ "2009" ] ] }, "page" : "125-130", "title" : "Teaching the Physician-Manager Role Development and Implementation of a Pilot Curriculum", "type" : "article-journal", "volume" : "33" }, "uris" : [ "http://www.mendeley.com/documents/?uuid=5ef7ae38-2f20-410a-8eb1-55912c1a3219" ] }, { "id" : "ITEM-6",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6",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2,44,48,52,53,81&lt;/sup&gt;", "plainTextFormattedCitation" : "2,44,48,52,53,81", "previouslyFormattedCitation" : "&lt;sup&gt;2,37,41,53,54,8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44,48,52,53,81</w:t>
            </w:r>
            <w:r w:rsidRPr="007C4ECB">
              <w:rPr>
                <w:rFonts w:eastAsia="Calibri"/>
                <w:sz w:val="20"/>
                <w:szCs w:val="20"/>
                <w:lang w:val="en-GB"/>
              </w:rPr>
              <w:fldChar w:fldCharType="end"/>
            </w:r>
          </w:p>
          <w:p w14:paraId="36C07A89" w14:textId="77777777" w:rsidR="00B03D04" w:rsidRPr="007C4ECB" w:rsidRDefault="00B03D04" w:rsidP="00B03D04">
            <w:pPr>
              <w:numPr>
                <w:ilvl w:val="0"/>
                <w:numId w:val="2"/>
              </w:numPr>
              <w:autoSpaceDE/>
              <w:autoSpaceDN/>
              <w:adjustRightInd/>
              <w:spacing w:line="240" w:lineRule="auto"/>
              <w:ind w:left="740"/>
              <w:contextualSpacing/>
              <w:rPr>
                <w:rFonts w:eastAsia="Calibri"/>
                <w:sz w:val="20"/>
                <w:szCs w:val="20"/>
                <w:lang w:val="en-GB"/>
              </w:rPr>
            </w:pPr>
            <w:r w:rsidRPr="007C4ECB">
              <w:rPr>
                <w:rFonts w:eastAsia="Calibri"/>
                <w:sz w:val="20"/>
                <w:szCs w:val="20"/>
                <w:lang w:val="en-GB"/>
              </w:rPr>
              <w:t>Team building exercise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1", "issue" : "4", "issued" : { "date-parts" : [ [ "2007" ] ] }, "page" : "1-12", "title" : "Leadership and management training for residents and fellows: A curriculum for future medical directors", "type" : "article-journal", "volume" : "131" }, "uris" : [ "http://www.mendeley.com/documents/?uuid=93d5fe15-1b8a-42cd-8696-103b194d6f2f" ] } ], "mendeley" : { "formattedCitation" : "&lt;sup&gt;39&lt;/sup&gt;", "plainTextFormattedCitation" : "39", "previouslyFormattedCitation" : "&lt;sup&gt;46&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9</w:t>
            </w:r>
            <w:r w:rsidRPr="007C4ECB">
              <w:rPr>
                <w:rFonts w:eastAsia="Calibri"/>
                <w:sz w:val="20"/>
                <w:szCs w:val="20"/>
                <w:lang w:val="en-GB"/>
              </w:rPr>
              <w:fldChar w:fldCharType="end"/>
            </w:r>
          </w:p>
        </w:tc>
        <w:tc>
          <w:tcPr>
            <w:tcW w:w="1492" w:type="dxa"/>
            <w:tcBorders>
              <w:top w:val="nil"/>
              <w:bottom w:val="nil"/>
            </w:tcBorders>
          </w:tcPr>
          <w:p w14:paraId="112999E9"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5</w:t>
            </w:r>
            <w:r w:rsidRPr="007C4ECB">
              <w:rPr>
                <w:rFonts w:eastAsia="Calibri"/>
                <w:sz w:val="20"/>
                <w:szCs w:val="20"/>
                <w:lang w:val="en-GB"/>
              </w:rPr>
              <w:t>)</w:t>
            </w:r>
          </w:p>
          <w:p w14:paraId="040245B5"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6 (19.4</w:t>
            </w:r>
            <w:r w:rsidRPr="007C4ECB">
              <w:rPr>
                <w:rFonts w:eastAsia="Calibri"/>
                <w:sz w:val="20"/>
                <w:szCs w:val="20"/>
                <w:lang w:val="en-GB"/>
              </w:rPr>
              <w:t>)</w:t>
            </w:r>
          </w:p>
          <w:p w14:paraId="6638DDDC"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tc>
      </w:tr>
      <w:tr w:rsidR="00B03D04" w:rsidRPr="007C4ECB" w14:paraId="7212DD80" w14:textId="77777777" w:rsidTr="006477D3">
        <w:trPr>
          <w:trHeight w:val="80"/>
        </w:trPr>
        <w:tc>
          <w:tcPr>
            <w:tcW w:w="9282" w:type="dxa"/>
            <w:tcBorders>
              <w:top w:val="nil"/>
              <w:bottom w:val="single" w:sz="4" w:space="0" w:color="auto"/>
            </w:tcBorders>
          </w:tcPr>
          <w:p w14:paraId="6AA3257D" w14:textId="77777777" w:rsidR="00B03D04" w:rsidRPr="007C4ECB" w:rsidRDefault="00B03D04" w:rsidP="006477D3">
            <w:pPr>
              <w:autoSpaceDE/>
              <w:autoSpaceDN/>
              <w:adjustRightInd/>
              <w:spacing w:line="240" w:lineRule="auto"/>
              <w:rPr>
                <w:rFonts w:ascii="Calibri" w:eastAsia="Calibri" w:hAnsi="Calibri"/>
                <w:b/>
                <w:sz w:val="20"/>
                <w:szCs w:val="20"/>
                <w:lang w:val="en-GB"/>
              </w:rPr>
            </w:pPr>
          </w:p>
        </w:tc>
        <w:tc>
          <w:tcPr>
            <w:tcW w:w="1492" w:type="dxa"/>
            <w:tcBorders>
              <w:top w:val="nil"/>
              <w:bottom w:val="single" w:sz="4" w:space="0" w:color="auto"/>
            </w:tcBorders>
          </w:tcPr>
          <w:p w14:paraId="0FE22785" w14:textId="77777777" w:rsidR="00B03D04" w:rsidRPr="007C4ECB" w:rsidRDefault="00B03D04" w:rsidP="006477D3">
            <w:pPr>
              <w:autoSpaceDE/>
              <w:autoSpaceDN/>
              <w:adjustRightInd/>
              <w:spacing w:line="240" w:lineRule="auto"/>
              <w:contextualSpacing/>
              <w:rPr>
                <w:rFonts w:eastAsia="Calibri"/>
                <w:sz w:val="20"/>
                <w:szCs w:val="20"/>
                <w:lang w:val="en-GB"/>
              </w:rPr>
            </w:pPr>
          </w:p>
        </w:tc>
      </w:tr>
      <w:tr w:rsidR="00B03D04" w:rsidRPr="007C4ECB" w14:paraId="6F5790A6" w14:textId="77777777" w:rsidTr="006477D3">
        <w:trPr>
          <w:trHeight w:val="242"/>
        </w:trPr>
        <w:tc>
          <w:tcPr>
            <w:tcW w:w="9282" w:type="dxa"/>
            <w:tcBorders>
              <w:top w:val="single" w:sz="4" w:space="0" w:color="auto"/>
              <w:bottom w:val="nil"/>
            </w:tcBorders>
          </w:tcPr>
          <w:p w14:paraId="58C85C94" w14:textId="77777777" w:rsidR="00B03D04" w:rsidRPr="007C4ECB" w:rsidRDefault="00B03D04" w:rsidP="006477D3">
            <w:pPr>
              <w:autoSpaceDE/>
              <w:autoSpaceDN/>
              <w:adjustRightInd/>
              <w:spacing w:line="240" w:lineRule="auto"/>
              <w:contextualSpacing/>
              <w:rPr>
                <w:rFonts w:eastAsia="Calibri"/>
                <w:b/>
                <w:sz w:val="20"/>
                <w:szCs w:val="20"/>
                <w:lang w:val="en-GB"/>
              </w:rPr>
            </w:pPr>
            <w:r w:rsidRPr="007C4ECB">
              <w:rPr>
                <w:rFonts w:eastAsia="Calibri"/>
                <w:b/>
                <w:sz w:val="20"/>
                <w:szCs w:val="20"/>
                <w:lang w:val="en-GB"/>
              </w:rPr>
              <w:t>Content areas</w:t>
            </w:r>
            <w:r w:rsidRPr="007C4ECB">
              <w:rPr>
                <w:rFonts w:eastAsia="Calibri"/>
                <w:b/>
                <w:sz w:val="20"/>
                <w:szCs w:val="20"/>
                <w:vertAlign w:val="superscript"/>
                <w:lang w:val="en-GB"/>
              </w:rPr>
              <w:t>2</w:t>
            </w:r>
          </w:p>
        </w:tc>
        <w:tc>
          <w:tcPr>
            <w:tcW w:w="1492" w:type="dxa"/>
            <w:tcBorders>
              <w:top w:val="single" w:sz="4" w:space="0" w:color="auto"/>
              <w:bottom w:val="nil"/>
            </w:tcBorders>
          </w:tcPr>
          <w:p w14:paraId="199474F5" w14:textId="77777777" w:rsidR="00B03D04" w:rsidRPr="007C4ECB" w:rsidRDefault="00B03D04" w:rsidP="006477D3">
            <w:pPr>
              <w:autoSpaceDE/>
              <w:autoSpaceDN/>
              <w:adjustRightInd/>
              <w:spacing w:line="240" w:lineRule="auto"/>
              <w:contextualSpacing/>
              <w:rPr>
                <w:rFonts w:eastAsia="Calibri"/>
                <w:lang w:val="en-GB"/>
              </w:rPr>
            </w:pPr>
          </w:p>
        </w:tc>
      </w:tr>
      <w:tr w:rsidR="00B03D04" w:rsidRPr="007C4ECB" w14:paraId="10564B00" w14:textId="77777777" w:rsidTr="006477D3">
        <w:trPr>
          <w:trHeight w:val="252"/>
        </w:trPr>
        <w:tc>
          <w:tcPr>
            <w:tcW w:w="9282" w:type="dxa"/>
            <w:tcBorders>
              <w:top w:val="nil"/>
              <w:bottom w:val="nil"/>
              <w:right w:val="single" w:sz="4" w:space="0" w:color="auto"/>
            </w:tcBorders>
          </w:tcPr>
          <w:p w14:paraId="0D55329C"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Adaptive leadership competencie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mendeley" : { "formattedCitation" : "&lt;sup&gt;33&lt;/sup&gt;", "plainTextFormattedCitation" : "33", "previouslyFormattedCitation" : "&lt;sup&gt;3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3</w:t>
            </w:r>
            <w:r w:rsidRPr="007C4ECB">
              <w:rPr>
                <w:rFonts w:eastAsia="Calibri"/>
                <w:sz w:val="19"/>
                <w:szCs w:val="19"/>
                <w:lang w:val="en-GB"/>
              </w:rPr>
              <w:fldChar w:fldCharType="end"/>
            </w:r>
          </w:p>
          <w:p w14:paraId="1883395B"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lastRenderedPageBreak/>
              <w:t>Appreciative inquiry</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orn.2016.09.004", "ISSN" : "0001-2092", "author" : [ { "dropping-particle" : "", "family" : "Nabili", "given" : "Vishad", "non-dropping-particle" : "", "parse-names" : false, "suffix" : "" } ], "container-title" : "Association of Registered Nurses Journal", "id" : "ITEM-1", "issue" : "5", "issued" : { "date-parts" : [ [ "2016" ] ] }, "page" : "434.e1-434.e6", "publisher" : "Elsevier Ltd", "title" : "Physician as a Conscious Leader", "type" : "article-journal", "volume" : "104" }, "uris" : [ "http://www.mendeley.com/documents/?uuid=cf860724-f699-4cc3-8db9-7e2c8fd74535" ] } ], "mendeley" : { "formattedCitation" : "&lt;sup&gt;82&lt;/sup&gt;", "plainTextFormattedCitation" : "82", "previouslyFormattedCitation" : "&lt;sup&gt;82&lt;/sup&gt;" }, "properties" : { "noteIndex" : 0 }, "schema" : "https://github.com/citation-style-language/schema/raw/master/csl-citation.json" }</w:instrText>
            </w:r>
            <w:r w:rsidRPr="007C4ECB">
              <w:rPr>
                <w:rFonts w:eastAsia="Calibri"/>
                <w:sz w:val="19"/>
                <w:szCs w:val="19"/>
                <w:lang w:val="en-GB"/>
              </w:rPr>
              <w:fldChar w:fldCharType="separate"/>
            </w:r>
            <w:r w:rsidRPr="00D301D0">
              <w:rPr>
                <w:rFonts w:eastAsia="Calibri"/>
                <w:noProof/>
                <w:sz w:val="19"/>
                <w:szCs w:val="19"/>
                <w:vertAlign w:val="superscript"/>
                <w:lang w:val="en-GB"/>
              </w:rPr>
              <w:t>82</w:t>
            </w:r>
            <w:r w:rsidRPr="007C4ECB">
              <w:rPr>
                <w:rFonts w:eastAsia="Calibri"/>
                <w:sz w:val="19"/>
                <w:szCs w:val="19"/>
                <w:lang w:val="en-GB"/>
              </w:rPr>
              <w:fldChar w:fldCharType="end"/>
            </w:r>
          </w:p>
          <w:p w14:paraId="7D3C11C0"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Assertivenes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mendeley" : { "formattedCitation" : "&lt;sup&gt;51&lt;/sup&gt;", "plainTextFormattedCitation" : "51", "previouslyFormattedCitation" : "&lt;sup&gt;52&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1</w:t>
            </w:r>
            <w:r w:rsidRPr="007C4ECB">
              <w:rPr>
                <w:rFonts w:eastAsia="Calibri"/>
                <w:sz w:val="19"/>
                <w:szCs w:val="19"/>
                <w:lang w:val="en-GB"/>
              </w:rPr>
              <w:fldChar w:fldCharType="end"/>
            </w:r>
          </w:p>
          <w:p w14:paraId="0481EDB6"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Authentic leadership</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1",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2",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2", "issued" : { "date-parts" : [ [ "2016" ] ] }, "page" : "587-591", "title" : "Leadership for All : An Internal Medicine Residency Leadership Development Program", "type" : "article-journal", "volume" : "October" }, "uris" : [ "http://www.mendeley.com/documents/?uuid=485b31df-0607-4a87-b572-eba82016bac0" ] } ], "mendeley" : { "formattedCitation" : "&lt;sup&gt;2,43&lt;/sup&gt;", "plainTextFormattedCitation" : "2,43", "previouslyFormattedCitation" : "&lt;sup&gt;2,50&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2,43</w:t>
            </w:r>
            <w:r w:rsidRPr="007C4ECB">
              <w:rPr>
                <w:rFonts w:eastAsia="Calibri"/>
                <w:sz w:val="19"/>
                <w:szCs w:val="19"/>
                <w:lang w:val="en-GB"/>
              </w:rPr>
              <w:fldChar w:fldCharType="end"/>
            </w:r>
          </w:p>
          <w:p w14:paraId="07891572"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Business management (e.g., specialty specific)</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2", "issue" : "11", "issued" : { "date-parts" : [ [ "2017" ] ] }, "page" : "1468-1470", "publisher" : "American College of Radiology", "title" : "A Leadership Development Program for Radiology Residents", "type" : "article-journal", "volume" : "14" }, "uris" : [ "http://www.mendeley.com/documents/?uuid=8a4221a3-6307-4047-8c33-cfb6219d2747" ] } ], "mendeley" : { "formattedCitation" : "&lt;sup&gt;51,55&lt;/sup&gt;", "plainTextFormattedCitation" : "51,55", "previouslyFormattedCitation" : "&lt;sup&gt;52,56&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1,55</w:t>
            </w:r>
            <w:r w:rsidRPr="007C4ECB">
              <w:rPr>
                <w:rFonts w:eastAsia="Calibri"/>
                <w:sz w:val="19"/>
                <w:szCs w:val="19"/>
                <w:lang w:val="en-GB"/>
              </w:rPr>
              <w:fldChar w:fldCharType="end"/>
            </w:r>
          </w:p>
          <w:p w14:paraId="31085DFA"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areer development</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1", "issue" : "2", "issued" : { "date-parts" : [ [ "2009" ] ] }, "page" : "125-130", "title" : "Teaching the Physician-Manager Role Development and Implementation of a Pilot Curriculum", "type" : "article-journal", "volume" : "33" }, "uris" : [ "http://www.mendeley.com/documents/?uuid=5ef7ae38-2f20-410a-8eb1-55912c1a3219" ] } ], "mendeley" : { "formattedCitation" : "&lt;sup&gt;48&lt;/sup&gt;", "plainTextFormattedCitation" : "48", "previouslyFormattedCitation" : "&lt;sup&gt;41&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8</w:t>
            </w:r>
            <w:r w:rsidRPr="007C4ECB">
              <w:rPr>
                <w:rFonts w:eastAsia="Calibri"/>
                <w:sz w:val="19"/>
                <w:szCs w:val="19"/>
                <w:lang w:val="en-GB"/>
              </w:rPr>
              <w:fldChar w:fldCharType="end"/>
            </w:r>
          </w:p>
          <w:p w14:paraId="290A1611"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hairing meeting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mendeley" : { "formattedCitation" : "&lt;sup&gt;51&lt;/sup&gt;", "plainTextFormattedCitation" : "51", "previouslyFormattedCitation" : "&lt;sup&gt;52&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1</w:t>
            </w:r>
            <w:r w:rsidRPr="007C4ECB">
              <w:rPr>
                <w:rFonts w:eastAsia="Calibri"/>
                <w:sz w:val="19"/>
                <w:szCs w:val="19"/>
                <w:lang w:val="en-GB"/>
              </w:rPr>
              <w:fldChar w:fldCharType="end"/>
            </w:r>
          </w:p>
          <w:p w14:paraId="02FD4047"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9A6BEB">
              <w:rPr>
                <w:rFonts w:eastAsia="Calibri"/>
                <w:sz w:val="19"/>
                <w:szCs w:val="19"/>
                <w:lang w:val="fr-CH"/>
              </w:rPr>
              <w:t xml:space="preserve">Change management (change </w:t>
            </w:r>
            <w:r w:rsidRPr="009A6BEB">
              <w:rPr>
                <w:rFonts w:eastAsia="Calibri"/>
                <w:sz w:val="19"/>
                <w:szCs w:val="19"/>
                <w:lang w:val="en-GB"/>
              </w:rPr>
              <w:t>implementation</w:t>
            </w:r>
            <w:r w:rsidRPr="009A6BEB">
              <w:rPr>
                <w:rFonts w:eastAsia="Calibri"/>
                <w:sz w:val="19"/>
                <w:szCs w:val="19"/>
                <w:lang w:val="fr-CH"/>
              </w:rPr>
              <w:t>, service reconfiguration)</w:t>
            </w:r>
            <w:r w:rsidRPr="007C4ECB">
              <w:rPr>
                <w:rFonts w:eastAsia="Calibri"/>
                <w:sz w:val="19"/>
                <w:szCs w:val="19"/>
                <w:lang w:val="en-GB"/>
              </w:rPr>
              <w:fldChar w:fldCharType="begin" w:fldLock="1"/>
            </w:r>
            <w:r>
              <w:rPr>
                <w:rFonts w:eastAsia="Calibri"/>
                <w:sz w:val="19"/>
                <w:szCs w:val="19"/>
                <w:lang w:val="fr-CH"/>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3",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3", "issue" : "4", "issued" : { "date-parts" : [ [ "2007" ] ] }, "page" : "1-12", "title" : "Leadership and management training for residents and fellows: A curriculum for future medical directors", "type" : "article-journal", "volume" : "131" }, "uris" : [ "http://www.mendeley.com/documents/?uuid=93d5fe15-1b8a-42cd-8696-103b194d6f2f" ] }, { "id" : "ITEM-4",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4", "issue" : "2", "issued" : { "date-parts" : [ [ "2009" ] ] }, "page" : "125-130", "title" : "Teaching the Physician-Manager Role Development and Implementation of a Pilot Curriculum", "type" : "article-journal", "volume" : "33" }, "uris" : [ "http://www.mendeley.com/documents/?uuid=5ef7ae38-2f20-410a-8eb1-55912c1a3219" ] }, { "id" : "ITEM-5",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5",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33,38,39,48&lt;/sup&gt;", "plainTextFormattedCitation" : "23,33,38,39,48", "previouslyFormattedCitation" : "&lt;sup&gt;23,34,41,45,46&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23,33,38,39,48</w:t>
            </w:r>
            <w:r w:rsidRPr="007C4ECB">
              <w:rPr>
                <w:rFonts w:eastAsia="Calibri"/>
                <w:sz w:val="19"/>
                <w:szCs w:val="19"/>
                <w:lang w:val="en-GB"/>
              </w:rPr>
              <w:fldChar w:fldCharType="end"/>
            </w:r>
          </w:p>
          <w:p w14:paraId="48979CD0"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linical leadership (clinical team leadership, clinical enterprise management)</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1",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2",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2", "issued" : { "date-parts" : [ [ "2008" ] ] }, "page" : "1140-1145", "title" : "Innovative Interspecialty Education and Leadership Intervention", "type" : "article-journal", "volume" : "56" }, "uris" : [ "http://www.mendeley.com/documents/?uuid=9a37a945-4c91-4938-9ab0-f83ff939442f" ] }, { "id" : "ITEM-3",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3",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4",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4", "issued" : { "date-parts" : [ [ "2013" ] ] }, "page" : "956-963", "title" : "Developing future clinical leaders for quality improvement : experience from a London children \u2019 s hospital", "type" : "article-journal", "volume" : "22" }, "uris" : [ "http://www.mendeley.com/documents/?uuid=523b6fdc-a676-4084-8095-338834af4a0d" ] }, { "id" : "ITEM-5",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5",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id" : "ITEM-6",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6",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mendeley" : { "formattedCitation" : "&lt;sup&gt;2,35,41,44,46,76&lt;/sup&gt;", "plainTextFormattedCitation" : "2,35,41,44,46,76", "previouslyFormattedCitation" : "&lt;sup&gt;2,36,37,39,48,7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2,35,41,44,46,76</w:t>
            </w:r>
            <w:r w:rsidRPr="007C4ECB">
              <w:rPr>
                <w:rFonts w:eastAsia="Calibri"/>
                <w:sz w:val="19"/>
                <w:szCs w:val="19"/>
                <w:lang w:val="en-GB"/>
              </w:rPr>
              <w:fldChar w:fldCharType="end"/>
            </w:r>
          </w:p>
          <w:p w14:paraId="7B67BA2B"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linical microsystems (service design, improvement)</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id" : "ITEM-2",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2", "issue" : "4", "issued" : { "date-parts" : [ [ "2014" ] ] }, "page" : "316-329", "title" : "Developing junior doctors as leaders of service improvement", "type" : "article-journal", "volume" : "27" }, "uris" : [ "http://www.mendeley.com/documents/?uuid=6426ac0a-919d-448a-9191-61cfc75a34a1" ] }, { "id" : "ITEM-3", "itemData" : { "DOI" : "10.1108/17479881111194161", "ISBN" : "1747988111", "author" : [ { "dropping-particle" : "", "family" : "Stoll", "given" : "Louise", "non-dropping-particle" : "", "parse-names" : false, "suffix" : "" }, { "dropping-particle" : "", "family" : "Swanwick", "given" : "Tim", "non-dropping-particle" : "", "parse-names" : false, "suffix" : "" }, { "dropping-particle" : "", "family" : "Foster-turner", "given" : "Julia", "non-dropping-particle" : "", "parse-names" : false, "suffix" : "" }, { "dropping-particle" : "", "family" : "Moss", "given" : "Fiona", "non-dropping-particle" : "", "parse-names" : false, "suffix" : "" } ], "container-title" : "The International Journal of Leadership in Public Services", "id" : "ITEM-3", "issue" : "4", "issued" : { "date-parts" : [ [ "2011" ] ] }, "page" : "273-286", "title" : "Leadership development for junior doctors What can we learn from \u201c Darzi \u201d Fellowships in clinical leadership ?", "type" : "article-journal", "volume" : "7" }, "uris" : [ "http://www.mendeley.com/documents/?uuid=56e4e4de-f996-49c3-ae80-cba24dbf3e77" ] } ], "mendeley" : { "formattedCitation" : "&lt;sup&gt;33,42,50&lt;/sup&gt;", "plainTextFormattedCitation" : "33,42,50", "previouslyFormattedCitation" : "&lt;sup&gt;34,49,51&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3,42,50</w:t>
            </w:r>
            <w:r w:rsidRPr="007C4ECB">
              <w:rPr>
                <w:rFonts w:eastAsia="Calibri"/>
                <w:sz w:val="19"/>
                <w:szCs w:val="19"/>
                <w:lang w:val="en-GB"/>
              </w:rPr>
              <w:fldChar w:fldCharType="end"/>
            </w:r>
          </w:p>
          <w:p w14:paraId="555DF5F6"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o-leadership (</w:t>
            </w:r>
            <w:proofErr w:type="spellStart"/>
            <w:r w:rsidRPr="007C4ECB">
              <w:rPr>
                <w:rFonts w:eastAsia="Calibri"/>
                <w:sz w:val="19"/>
                <w:szCs w:val="19"/>
                <w:lang w:val="en-GB"/>
              </w:rPr>
              <w:t>interprofessional</w:t>
            </w:r>
            <w:proofErr w:type="spellEnd"/>
            <w:r w:rsidRPr="007C4ECB">
              <w:rPr>
                <w:rFonts w:eastAsia="Calibri"/>
                <w:sz w:val="19"/>
                <w:szCs w:val="19"/>
                <w:lang w:val="en-GB"/>
              </w:rPr>
              <w:t>)</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orn.2016.09.004", "ISSN" : "0001-2092", "author" : [ { "dropping-particle" : "", "family" : "Nabili", "given" : "Vishad", "non-dropping-particle" : "", "parse-names" : false, "suffix" : "" } ], "container-title" : "Association of Registered Nurses Journal", "id" : "ITEM-1", "issue" : "5", "issued" : { "date-parts" : [ [ "2016" ] ] }, "page" : "434.e1-434.e6", "publisher" : "Elsevier Ltd", "title" : "Physician as a Conscious Leader", "type" : "article-journal", "volume" : "104" }, "uris" : [ "http://www.mendeley.com/documents/?uuid=cf860724-f699-4cc3-8db9-7e2c8fd74535" ] } ], "mendeley" : { "formattedCitation" : "&lt;sup&gt;82&lt;/sup&gt;", "plainTextFormattedCitation" : "82", "previouslyFormattedCitation" : "&lt;sup&gt;82&lt;/sup&gt;" }, "properties" : { "noteIndex" : 0 }, "schema" : "https://github.com/citation-style-language/schema/raw/master/csl-citation.json" }</w:instrText>
            </w:r>
            <w:r w:rsidRPr="007C4ECB">
              <w:rPr>
                <w:rFonts w:eastAsia="Calibri"/>
                <w:sz w:val="19"/>
                <w:szCs w:val="19"/>
                <w:lang w:val="en-GB"/>
              </w:rPr>
              <w:fldChar w:fldCharType="separate"/>
            </w:r>
            <w:r w:rsidRPr="00D301D0">
              <w:rPr>
                <w:rFonts w:eastAsia="Calibri"/>
                <w:noProof/>
                <w:sz w:val="19"/>
                <w:szCs w:val="19"/>
                <w:vertAlign w:val="superscript"/>
                <w:lang w:val="en-GB"/>
              </w:rPr>
              <w:t>82</w:t>
            </w:r>
            <w:r w:rsidRPr="007C4ECB">
              <w:rPr>
                <w:rFonts w:eastAsia="Calibri"/>
                <w:sz w:val="19"/>
                <w:szCs w:val="19"/>
                <w:lang w:val="en-GB"/>
              </w:rPr>
              <w:fldChar w:fldCharType="end"/>
            </w:r>
          </w:p>
          <w:p w14:paraId="10B1BF41"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ollaboration and cooperation</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mendeley" : { "formattedCitation" : "&lt;sup&gt;37&lt;/sup&gt;", "plainTextFormattedCitation" : "37", "previouslyFormattedCitation" : "&lt;sup&gt;4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7</w:t>
            </w:r>
            <w:r w:rsidRPr="007C4ECB">
              <w:rPr>
                <w:rFonts w:eastAsia="Calibri"/>
                <w:sz w:val="19"/>
                <w:szCs w:val="19"/>
                <w:lang w:val="en-GB"/>
              </w:rPr>
              <w:fldChar w:fldCharType="end"/>
            </w:r>
          </w:p>
          <w:p w14:paraId="0E02CEC6"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Communication</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1",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3",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3", "issued" : { "date-parts" : [ [ "2016" ] ] }, "page" : "587-591", "title" : "Leadership for All : An Internal Medicine Residency Leadership Development Program", "type" : "article-journal", "volume" : "October" }, "uris" : [ "http://www.mendeley.com/documents/?uuid=485b31df-0607-4a87-b572-eba82016bac0" ] }, { "id" : "ITEM-4",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4", "issue" : "2", "issued" : { "date-parts" : [ [ "2011" ] ] }, "page" : "546-550", "title" : "Neurosurgery Resident Leadership Development: An Innovative Approach", "type" : "article-journal", "volume" : "68" }, "uris" : [ "http://www.mendeley.com/documents/?uuid=eca362a9-98c3-4777-b95e-8461a5fbb6ec" ] }, { "id" : "ITEM-5",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5",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mendeley" : { "formattedCitation" : "&lt;sup&gt;8,35,36,38,43&lt;/sup&gt;", "plainTextFormattedCitation" : "8,35,36,38,43", "previouslyFormattedCitation" : "&lt;sup&gt;8,36,43,45,50&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8,35,36,38,43</w:t>
            </w:r>
            <w:r w:rsidRPr="007C4ECB">
              <w:rPr>
                <w:rFonts w:eastAsia="Calibri"/>
                <w:sz w:val="20"/>
                <w:szCs w:val="20"/>
                <w:lang w:val="en-GB"/>
              </w:rPr>
              <w:fldChar w:fldCharType="end"/>
            </w:r>
          </w:p>
          <w:p w14:paraId="1CC33136"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ommunity engagement (sustainability, communication)</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1", "issue" : "10", "issued" : { "date-parts" : [ [ "2010" ] ] }, "page" : "1603-1608", "title" : "An Innovative Residency Program Designed Children", "type" : "article-journal", "volume" : "85" }, "uris" : [ "http://www.mendeley.com/documents/?uuid=8da44ccf-7a1d-470d-a1a6-2b4e0600d390" ] } ], "mendeley" : { "formattedCitation" : "&lt;sup&gt;40&lt;/sup&gt;", "plainTextFormattedCitation" : "40", "previouslyFormattedCitation" : "&lt;sup&gt;4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0</w:t>
            </w:r>
            <w:r w:rsidRPr="007C4ECB">
              <w:rPr>
                <w:rFonts w:eastAsia="Calibri"/>
                <w:sz w:val="19"/>
                <w:szCs w:val="19"/>
                <w:lang w:val="en-GB"/>
              </w:rPr>
              <w:fldChar w:fldCharType="end"/>
            </w:r>
          </w:p>
          <w:p w14:paraId="0743AFB3"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onflict management/resolution</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id" : "ITEM-2",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2",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3",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3", "issued" : { "date-parts" : [ [ "2010" ] ] }, "page" : "26-31", "title" : "Leadership lessons from military education for postgraduate medical curricular improvement", "type" : "article-journal", "volume" : "7" }, "uris" : [ "http://www.mendeley.com/documents/?uuid=74e68c33-b84c-4b0f-9b9c-ad9a4618d733" ] }, { "id" : "ITEM-4",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4", "issue" : "3", "issued" : { "date-parts" : [ [ "2012" ] ] }, "page" : "241-252", "title" : "Teaching Adaptive Leadership to Family Medicine Residents : What ? Why ? How ?", "type" : "article-journal", "volume" : "30" }, "uris" : [ "http://www.mendeley.com/documents/?uuid=dbcd7091-d945-4607-8c70-be8ac046a227" ] }, { "id" : "ITEM-5",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5",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6",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6", "issue" : "10", "issued" : { "date-parts" : [ [ "2012" ] ] }, "page" : "940-944", "title" : "Training Future Surgeons for Management Roles", "type" : "article-journal", "volume" : "147" }, "uris" : [ "http://www.mendeley.com/documents/?uuid=c5214e77-b4ff-4a4d-9e28-077809dea07c" ] }, { "id" : "ITEM-7",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7", "issued" : { "date-parts" : [ [ "2008" ] ] }, "page" : "1140-1145", "title" : "Innovative Interspecialty Education and Leadership Intervention", "type" : "article-journal", "volume" : "56" }, "uris" : [ "http://www.mendeley.com/documents/?uuid=9a37a945-4c91-4938-9ab0-f83ff939442f" ] }, { "id" : "ITEM-8",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8", "issued" : { "date-parts" : [ [ "2016" ] ] }, "page" : "587-591", "title" : "Leadership for All : An Internal Medicine Residency Leadership Development Program", "type" : "article-journal", "volume" : "October" }, "uris" : [ "http://www.mendeley.com/documents/?uuid=485b31df-0607-4a87-b572-eba82016bac0" ] }, { "id" : "ITEM-9", "itemData" : { "DOI" : "10.1016/j.aorn.2016.09.004", "ISSN" : "0001-2092", "author" : [ { "dropping-particle" : "", "family" : "Nabili", "given" : "Vishad", "non-dropping-particle" : "", "parse-names" : false, "suffix" : "" } ], "container-title" : "Association of Registered Nurses Journal", "id" : "ITEM-9", "issue" : "5", "issued" : { "date-parts" : [ [ "2016" ] ] }, "page" : "434.e1-434.e6", "publisher" : "Elsevier Ltd", "title" : "Physician as a Conscious Leader", "type" : "article-journal", "volume" : "104" }, "uris" : [ "http://www.mendeley.com/documents/?uuid=cf860724-f699-4cc3-8db9-7e2c8fd74535" ] }, { "id" : "ITEM-10",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10", "issue" : "2", "issued" : { "date-parts" : [ [ "2011" ] ] }, "page" : "546-550", "title" : "Neurosurgery Resident Leadership Development: An Innovative Approach", "type" : "article-journal", "volume" : "68" }, "uris" : [ "http://www.mendeley.com/documents/?uuid=eca362a9-98c3-4777-b95e-8461a5fbb6ec" ] }, { "id" : "ITEM-11",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11", "issue" : "2", "issued" : { "date-parts" : [ [ "2009" ] ] }, "page" : "125-130", "title" : "Teaching the Physician-Manager Role Development and Implementation of a Pilot Curriculum", "type" : "article-journal", "volume" : "33" }, "uris" : [ "http://www.mendeley.com/documents/?uuid=5ef7ae38-2f20-410a-8eb1-55912c1a3219" ] } ], "mendeley" : { "formattedCitation" : "&lt;sup&gt;8,33,36\u201338,41,43,48,52,53,82&lt;/sup&gt;", "plainTextFormattedCitation" : "8,33,36\u201338,41,43,48,52,53,82", "previouslyFormattedCitation" : "&lt;sup&gt;8,34,41,43\u201345,48,50,53,54,82&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8,33,36–38,41,43,48,52,53,82</w:t>
            </w:r>
            <w:r w:rsidRPr="007C4ECB">
              <w:rPr>
                <w:rFonts w:eastAsia="Calibri"/>
                <w:sz w:val="19"/>
                <w:szCs w:val="19"/>
                <w:lang w:val="en-GB"/>
              </w:rPr>
              <w:fldChar w:fldCharType="end"/>
            </w:r>
          </w:p>
          <w:p w14:paraId="4AB819A7"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onsciousness in leadership</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orn.2016.09.004", "ISSN" : "0001-2092", "author" : [ { "dropping-particle" : "", "family" : "Nabili", "given" : "Vishad", "non-dropping-particle" : "", "parse-names" : false, "suffix" : "" } ], "container-title" : "Association of Registered Nurses Journal", "id" : "ITEM-1", "issue" : "5", "issued" : { "date-parts" : [ [ "2016" ] ] }, "page" : "434.e1-434.e6", "publisher" : "Elsevier Ltd", "title" : "Physician as a Conscious Leader", "type" : "article-journal", "volume" : "104" }, "uris" : [ "http://www.mendeley.com/documents/?uuid=cf860724-f699-4cc3-8db9-7e2c8fd74535" ] } ], "mendeley" : { "formattedCitation" : "&lt;sup&gt;82&lt;/sup&gt;", "plainTextFormattedCitation" : "82", "previouslyFormattedCitation" : "&lt;sup&gt;82&lt;/sup&gt;" }, "properties" : { "noteIndex" : 0 }, "schema" : "https://github.com/citation-style-language/schema/raw/master/csl-citation.json" }</w:instrText>
            </w:r>
            <w:r w:rsidRPr="007C4ECB">
              <w:rPr>
                <w:rFonts w:eastAsia="Calibri"/>
                <w:sz w:val="19"/>
                <w:szCs w:val="19"/>
                <w:lang w:val="en-GB"/>
              </w:rPr>
              <w:fldChar w:fldCharType="separate"/>
            </w:r>
            <w:r w:rsidRPr="00D301D0">
              <w:rPr>
                <w:rFonts w:eastAsia="Calibri"/>
                <w:noProof/>
                <w:sz w:val="19"/>
                <w:szCs w:val="19"/>
                <w:vertAlign w:val="superscript"/>
                <w:lang w:val="en-GB"/>
              </w:rPr>
              <w:t>82</w:t>
            </w:r>
            <w:r w:rsidRPr="007C4ECB">
              <w:rPr>
                <w:rFonts w:eastAsia="Calibri"/>
                <w:sz w:val="19"/>
                <w:szCs w:val="19"/>
                <w:lang w:val="en-GB"/>
              </w:rPr>
              <w:fldChar w:fldCharType="end"/>
            </w:r>
          </w:p>
          <w:p w14:paraId="13BCFB48"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redibility</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orn.2016.09.004", "ISSN" : "0001-2092", "author" : [ { "dropping-particle" : "", "family" : "Nabili", "given" : "Vishad", "non-dropping-particle" : "", "parse-names" : false, "suffix" : "" } ], "container-title" : "Association of Registered Nurses Journal", "id" : "ITEM-1", "issue" : "5", "issued" : { "date-parts" : [ [ "2016" ] ] }, "page" : "434.e1-434.e6", "publisher" : "Elsevier Ltd", "title" : "Physician as a Conscious Leader", "type" : "article-journal", "volume" : "104" }, "uris" : [ "http://www.mendeley.com/documents/?uuid=cf860724-f699-4cc3-8db9-7e2c8fd74535" ] } ], "mendeley" : { "formattedCitation" : "&lt;sup&gt;82&lt;/sup&gt;", "plainTextFormattedCitation" : "82", "previouslyFormattedCitation" : "&lt;sup&gt;82&lt;/sup&gt;" }, "properties" : { "noteIndex" : 0 }, "schema" : "https://github.com/citation-style-language/schema/raw/master/csl-citation.json" }</w:instrText>
            </w:r>
            <w:r w:rsidRPr="007C4ECB">
              <w:rPr>
                <w:rFonts w:eastAsia="Calibri"/>
                <w:sz w:val="19"/>
                <w:szCs w:val="19"/>
                <w:lang w:val="en-GB"/>
              </w:rPr>
              <w:fldChar w:fldCharType="separate"/>
            </w:r>
            <w:r w:rsidRPr="00D301D0">
              <w:rPr>
                <w:rFonts w:eastAsia="Calibri"/>
                <w:noProof/>
                <w:sz w:val="19"/>
                <w:szCs w:val="19"/>
                <w:vertAlign w:val="superscript"/>
                <w:lang w:val="en-GB"/>
              </w:rPr>
              <w:t>82</w:t>
            </w:r>
            <w:r w:rsidRPr="007C4ECB">
              <w:rPr>
                <w:rFonts w:eastAsia="Calibri"/>
                <w:sz w:val="19"/>
                <w:szCs w:val="19"/>
                <w:lang w:val="en-GB"/>
              </w:rPr>
              <w:fldChar w:fldCharType="end"/>
            </w:r>
          </w:p>
          <w:p w14:paraId="5400A3F0"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ritical thinking</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1", "issue" : "10", "issued" : { "date-parts" : [ [ "2010" ] ] }, "page" : "1603-1608", "title" : "An Innovative Residency Program Designed Children", "type" : "article-journal", "volume" : "85" }, "uris" : [ "http://www.mendeley.com/documents/?uuid=8da44ccf-7a1d-470d-a1a6-2b4e0600d390" ] } ], "mendeley" : { "formattedCitation" : "&lt;sup&gt;40&lt;/sup&gt;", "plainTextFormattedCitation" : "40", "previouslyFormattedCitation" : "&lt;sup&gt;4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0</w:t>
            </w:r>
            <w:r w:rsidRPr="007C4ECB">
              <w:rPr>
                <w:rFonts w:eastAsia="Calibri"/>
                <w:sz w:val="19"/>
                <w:szCs w:val="19"/>
                <w:lang w:val="en-GB"/>
              </w:rPr>
              <w:fldChar w:fldCharType="end"/>
            </w:r>
          </w:p>
          <w:p w14:paraId="379E2387"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Cultural competence</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1",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mendeley" : { "formattedCitation" : "&lt;sup&gt;38&lt;/sup&gt;", "plainTextFormattedCitation" : "38", "previouslyFormattedCitation" : "&lt;sup&gt;45&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8</w:t>
            </w:r>
            <w:r w:rsidRPr="007C4ECB">
              <w:rPr>
                <w:rFonts w:eastAsia="Calibri"/>
                <w:sz w:val="19"/>
                <w:szCs w:val="19"/>
                <w:lang w:val="en-GB"/>
              </w:rPr>
              <w:fldChar w:fldCharType="end"/>
            </w:r>
          </w:p>
          <w:p w14:paraId="48C5B6C1"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Decision making</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id" : "ITEM-2",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2",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37,81&lt;/sup&gt;", "plainTextFormattedCitation" : "37,81", "previouslyFormattedCitation" : "&lt;sup&gt;44,83&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7,81</w:t>
            </w:r>
            <w:r w:rsidRPr="007C4ECB">
              <w:rPr>
                <w:rFonts w:eastAsia="Calibri"/>
                <w:sz w:val="19"/>
                <w:szCs w:val="19"/>
                <w:lang w:val="en-GB"/>
              </w:rPr>
              <w:fldChar w:fldCharType="end"/>
            </w:r>
          </w:p>
          <w:p w14:paraId="6400D33E"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Delegation</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1", "issue" : "10", "issued" : { "date-parts" : [ [ "2012" ] ] }, "page" : "940-944", "title" : "Training Future Surgeons for Management Roles", "type" : "article-journal", "volume" : "147" }, "uris" : [ "http://www.mendeley.com/documents/?uuid=c5214e77-b4ff-4a4d-9e28-077809dea07c" ] } ], "mendeley" : { "formattedCitation" : "&lt;sup&gt;53&lt;/sup&gt;", "plainTextFormattedCitation" : "53", "previouslyFormattedCitation" : "&lt;sup&gt;5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3</w:t>
            </w:r>
            <w:r w:rsidRPr="007C4ECB">
              <w:rPr>
                <w:rFonts w:eastAsia="Calibri"/>
                <w:sz w:val="19"/>
                <w:szCs w:val="19"/>
                <w:lang w:val="en-GB"/>
              </w:rPr>
              <w:fldChar w:fldCharType="end"/>
            </w:r>
          </w:p>
          <w:p w14:paraId="0EB4D628"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Difficult conversation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mendeley" : { "formattedCitation" : "&lt;sup&gt;51&lt;/sup&gt;", "plainTextFormattedCitation" : "51", "previouslyFormattedCitation" : "&lt;sup&gt;52&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1</w:t>
            </w:r>
            <w:r w:rsidRPr="007C4ECB">
              <w:rPr>
                <w:rFonts w:eastAsia="Calibri"/>
                <w:sz w:val="19"/>
                <w:szCs w:val="19"/>
                <w:lang w:val="en-GB"/>
              </w:rPr>
              <w:fldChar w:fldCharType="end"/>
            </w:r>
          </w:p>
          <w:p w14:paraId="4A886DD5"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 xml:space="preserve">Economics </w:t>
            </w:r>
            <w:r>
              <w:rPr>
                <w:rFonts w:eastAsia="Calibri"/>
                <w:sz w:val="19"/>
                <w:szCs w:val="19"/>
                <w:lang w:val="en-GB"/>
              </w:rPr>
              <w:t>(health</w:t>
            </w:r>
            <w:r w:rsidRPr="007C4ECB">
              <w:rPr>
                <w:rFonts w:eastAsia="Calibri"/>
                <w:sz w:val="19"/>
                <w:szCs w:val="19"/>
                <w:lang w:val="en-GB"/>
              </w:rPr>
              <w:t>care)</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id" : "ITEM-2",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2", "issue" : "11", "issued" : { "date-parts" : [ [ "2017" ] ] }, "page" : "1468-1470", "publisher" : "American College of Radiology", "title" : "A Leadership Development Program for Radiology Residents", "type" : "article-journal", "volume" : "14" }, "uris" : [ "http://www.mendeley.com/documents/?uuid=8a4221a3-6307-4047-8c33-cfb6219d2747" ] }, { "id" : "ITEM-3",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3", "issue" : "10", "issued" : { "date-parts" : [ [ "2010" ] ] }, "page" : "1603-1608", "title" : "An Innovative Residency Program Designed Children", "type" : "article-journal", "volume" : "85" }, "uris" : [ "http://www.mendeley.com/documents/?uuid=8da44ccf-7a1d-470d-a1a6-2b4e0600d390" ] }, { "id" : "ITEM-4",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4", "issue" : "4", "issued" : { "date-parts" : [ [ "2014" ] ] }, "page" : "343-354", "title" : "Professional medical leadership : a relational training model", "type" : "article-journal", "volume" : "27" }, "uris" : [ "http://www.mendeley.com/documents/?uuid=681d117b-310d-464f-9a2e-0171eb196e2b" ] } ], "mendeley" : { "formattedCitation" : "&lt;sup&gt;34,40,52,55&lt;/sup&gt;", "plainTextFormattedCitation" : "34,40,52,55", "previouslyFormattedCitation" : "&lt;sup&gt;35,47,53,56&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4,40,52,55</w:t>
            </w:r>
            <w:r w:rsidRPr="007C4ECB">
              <w:rPr>
                <w:rFonts w:eastAsia="Calibri"/>
                <w:sz w:val="19"/>
                <w:szCs w:val="19"/>
                <w:lang w:val="en-GB"/>
              </w:rPr>
              <w:fldChar w:fldCharType="end"/>
            </w:r>
          </w:p>
          <w:p w14:paraId="6EEA7225"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Emotional intelligence</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1",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2",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2",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3",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3",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4",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4", "issued" : { "date-parts" : [ [ "2016" ] ] }, "page" : "587-591", "title" : "Leadership for All : An Internal Medicine Residency Leadership Development Program", "type" : "article-journal", "volume" : "October" }, "uris" : [ "http://www.mendeley.com/documents/?uuid=485b31df-0607-4a87-b572-eba82016bac0" ] }, { "id" : "ITEM-5", "itemData" : { "DOI" : "10.1016/j.aorn.2016.09.004", "ISSN" : "0001-2092", "author" : [ { "dropping-particle" : "", "family" : "Nabili", "given" : "Vishad", "non-dropping-particle" : "", "parse-names" : false, "suffix" : "" } ], "container-title" : "Association of Registered Nurses Journal", "id" : "ITEM-5", "issue" : "5", "issued" : { "date-parts" : [ [ "2016" ] ] }, "page" : "434.e1-434.e6", "publisher" : "Elsevier Ltd", "title" : "Physician as a Conscious Leader", "type" : "article-journal", "volume" : "104" }, "uris" : [ "http://www.mendeley.com/documents/?uuid=cf860724-f699-4cc3-8db9-7e2c8fd74535" ] }, { "id" : "ITEM-6",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6",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2,36,38,43,81,82&lt;/sup&gt;", "plainTextFormattedCitation" : "2,36,38,43,81,82", "previouslyFormattedCitation" : "&lt;sup&gt;2,43,45,50,82,83&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2,36,38,43,81,82</w:t>
            </w:r>
            <w:r w:rsidRPr="007C4ECB">
              <w:rPr>
                <w:rFonts w:eastAsia="Calibri"/>
                <w:sz w:val="19"/>
                <w:szCs w:val="19"/>
                <w:lang w:val="en-GB"/>
              </w:rPr>
              <w:fldChar w:fldCharType="end"/>
            </w:r>
            <w:r w:rsidRPr="007C4ECB">
              <w:rPr>
                <w:rFonts w:eastAsia="Calibri"/>
                <w:sz w:val="19"/>
                <w:szCs w:val="19"/>
                <w:lang w:val="en-GB"/>
              </w:rPr>
              <w:t xml:space="preserve"> (emotional awareness and reframing)</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mendeley" : { "formattedCitation" : "&lt;sup&gt;33&lt;/sup&gt;", "plainTextFormattedCitation" : "33", "previouslyFormattedCitation" : "&lt;sup&gt;3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3</w:t>
            </w:r>
            <w:r w:rsidRPr="007C4ECB">
              <w:rPr>
                <w:rFonts w:eastAsia="Calibri"/>
                <w:sz w:val="19"/>
                <w:szCs w:val="19"/>
                <w:lang w:val="en-GB"/>
              </w:rPr>
              <w:fldChar w:fldCharType="end"/>
            </w:r>
          </w:p>
        </w:tc>
        <w:tc>
          <w:tcPr>
            <w:tcW w:w="1492" w:type="dxa"/>
            <w:tcBorders>
              <w:top w:val="nil"/>
              <w:left w:val="single" w:sz="4" w:space="0" w:color="auto"/>
              <w:bottom w:val="nil"/>
              <w:right w:val="single" w:sz="4" w:space="0" w:color="auto"/>
            </w:tcBorders>
          </w:tcPr>
          <w:p w14:paraId="3329F99E" w14:textId="77777777" w:rsidR="00B03D04" w:rsidRPr="007C4ECB" w:rsidRDefault="00B03D04" w:rsidP="006477D3">
            <w:pPr>
              <w:autoSpaceDE/>
              <w:autoSpaceDN/>
              <w:adjustRightInd/>
              <w:spacing w:after="6" w:line="240" w:lineRule="auto"/>
              <w:rPr>
                <w:rFonts w:eastAsia="Calibri"/>
                <w:sz w:val="20"/>
                <w:szCs w:val="20"/>
                <w:lang w:val="en-GB"/>
              </w:rPr>
            </w:pPr>
            <w:r w:rsidRPr="007C4ECB">
              <w:rPr>
                <w:rFonts w:eastAsia="Calibri"/>
                <w:sz w:val="20"/>
                <w:szCs w:val="20"/>
                <w:lang w:val="en-GB"/>
              </w:rPr>
              <w:lastRenderedPageBreak/>
              <w:t>1 (3.3)</w:t>
            </w:r>
          </w:p>
          <w:p w14:paraId="6C59E5C2"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lastRenderedPageBreak/>
              <w:t>1 (3.2</w:t>
            </w:r>
            <w:r w:rsidRPr="007C4ECB">
              <w:rPr>
                <w:rFonts w:eastAsia="Calibri"/>
                <w:sz w:val="20"/>
                <w:szCs w:val="20"/>
                <w:lang w:val="en-GB"/>
              </w:rPr>
              <w:t>)</w:t>
            </w:r>
          </w:p>
          <w:p w14:paraId="4FD028A1"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7FB38A91"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25D7D3F7"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63EB64CC"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886DD8B"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48EE0BDE" w14:textId="77777777" w:rsidR="00B03D04" w:rsidRPr="007C4ECB" w:rsidRDefault="00B03D04" w:rsidP="006477D3">
            <w:pPr>
              <w:autoSpaceDE/>
              <w:autoSpaceDN/>
              <w:adjustRightInd/>
              <w:spacing w:after="6" w:line="240" w:lineRule="auto"/>
              <w:rPr>
                <w:rFonts w:eastAsia="Calibri"/>
                <w:sz w:val="19"/>
                <w:szCs w:val="19"/>
                <w:lang w:val="en-GB"/>
              </w:rPr>
            </w:pPr>
            <w:r>
              <w:rPr>
                <w:rFonts w:eastAsia="Calibri"/>
                <w:sz w:val="19"/>
                <w:szCs w:val="19"/>
                <w:lang w:val="en-GB"/>
              </w:rPr>
              <w:t>5 (16.1</w:t>
            </w:r>
            <w:r w:rsidRPr="007C4ECB">
              <w:rPr>
                <w:rFonts w:eastAsia="Calibri"/>
                <w:sz w:val="19"/>
                <w:szCs w:val="19"/>
                <w:lang w:val="en-GB"/>
              </w:rPr>
              <w:t>)</w:t>
            </w:r>
          </w:p>
          <w:p w14:paraId="6F4A0C7A" w14:textId="77777777" w:rsidR="00B03D04" w:rsidRPr="007C4ECB" w:rsidRDefault="00B03D04" w:rsidP="006477D3">
            <w:pPr>
              <w:autoSpaceDE/>
              <w:autoSpaceDN/>
              <w:adjustRightInd/>
              <w:spacing w:after="6" w:line="240" w:lineRule="auto"/>
              <w:rPr>
                <w:rFonts w:eastAsia="Calibri"/>
                <w:sz w:val="19"/>
                <w:szCs w:val="19"/>
                <w:lang w:val="en-GB"/>
              </w:rPr>
            </w:pPr>
            <w:r>
              <w:rPr>
                <w:rFonts w:eastAsia="Calibri"/>
                <w:sz w:val="19"/>
                <w:szCs w:val="19"/>
                <w:lang w:val="en-GB"/>
              </w:rPr>
              <w:t>6 (19.4</w:t>
            </w:r>
            <w:r w:rsidRPr="007C4ECB">
              <w:rPr>
                <w:rFonts w:eastAsia="Calibri"/>
                <w:sz w:val="19"/>
                <w:szCs w:val="19"/>
                <w:lang w:val="en-GB"/>
              </w:rPr>
              <w:t>)</w:t>
            </w:r>
          </w:p>
          <w:p w14:paraId="06CD9371" w14:textId="77777777" w:rsidR="00B03D04" w:rsidRPr="007C4ECB" w:rsidRDefault="00B03D04" w:rsidP="006477D3">
            <w:pPr>
              <w:autoSpaceDE/>
              <w:autoSpaceDN/>
              <w:adjustRightInd/>
              <w:spacing w:after="6" w:line="240" w:lineRule="auto"/>
              <w:rPr>
                <w:rFonts w:eastAsia="Calibri"/>
                <w:sz w:val="19"/>
                <w:szCs w:val="19"/>
                <w:lang w:val="en-GB"/>
              </w:rPr>
            </w:pPr>
            <w:r w:rsidRPr="007C4ECB">
              <w:rPr>
                <w:rFonts w:eastAsia="Calibri"/>
                <w:sz w:val="19"/>
                <w:szCs w:val="19"/>
                <w:lang w:val="en-GB"/>
              </w:rPr>
              <w:t>3</w:t>
            </w:r>
            <w:r>
              <w:rPr>
                <w:rFonts w:eastAsia="Calibri"/>
                <w:sz w:val="19"/>
                <w:szCs w:val="19"/>
                <w:lang w:val="en-GB"/>
              </w:rPr>
              <w:t xml:space="preserve"> (9.7</w:t>
            </w:r>
            <w:r w:rsidRPr="007C4ECB">
              <w:rPr>
                <w:rFonts w:eastAsia="Calibri"/>
                <w:sz w:val="19"/>
                <w:szCs w:val="19"/>
                <w:lang w:val="en-GB"/>
              </w:rPr>
              <w:t>)</w:t>
            </w:r>
          </w:p>
          <w:p w14:paraId="179E17EA"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270838E3"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17B1DE2" w14:textId="77777777" w:rsidR="00B03D04" w:rsidRPr="007C4ECB" w:rsidRDefault="00B03D04" w:rsidP="006477D3">
            <w:pPr>
              <w:autoSpaceDE/>
              <w:autoSpaceDN/>
              <w:adjustRightInd/>
              <w:spacing w:after="6" w:line="240" w:lineRule="auto"/>
              <w:rPr>
                <w:rFonts w:eastAsia="Calibri"/>
                <w:sz w:val="19"/>
                <w:szCs w:val="19"/>
                <w:lang w:val="en-GB"/>
              </w:rPr>
            </w:pPr>
            <w:r>
              <w:rPr>
                <w:rFonts w:eastAsia="Calibri"/>
                <w:sz w:val="19"/>
                <w:szCs w:val="19"/>
                <w:lang w:val="en-GB"/>
              </w:rPr>
              <w:t>5 (16.1</w:t>
            </w:r>
            <w:r w:rsidRPr="007C4ECB">
              <w:rPr>
                <w:rFonts w:eastAsia="Calibri"/>
                <w:sz w:val="19"/>
                <w:szCs w:val="19"/>
                <w:lang w:val="en-GB"/>
              </w:rPr>
              <w:t>)</w:t>
            </w:r>
          </w:p>
          <w:p w14:paraId="6B360A2A"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1330EDC4" w14:textId="77777777" w:rsidR="00B03D04" w:rsidRPr="007C4ECB" w:rsidRDefault="00B03D04" w:rsidP="006477D3">
            <w:pPr>
              <w:autoSpaceDE/>
              <w:autoSpaceDN/>
              <w:adjustRightInd/>
              <w:spacing w:after="6" w:line="240" w:lineRule="auto"/>
              <w:rPr>
                <w:rFonts w:eastAsia="Calibri"/>
                <w:sz w:val="19"/>
                <w:szCs w:val="19"/>
                <w:lang w:val="en-GB"/>
              </w:rPr>
            </w:pPr>
            <w:r>
              <w:rPr>
                <w:rFonts w:eastAsia="Calibri"/>
                <w:sz w:val="19"/>
                <w:szCs w:val="19"/>
                <w:lang w:val="en-GB"/>
              </w:rPr>
              <w:t>11 (35.5</w:t>
            </w:r>
            <w:r w:rsidRPr="007C4ECB">
              <w:rPr>
                <w:rFonts w:eastAsia="Calibri"/>
                <w:sz w:val="19"/>
                <w:szCs w:val="19"/>
                <w:lang w:val="en-GB"/>
              </w:rPr>
              <w:t>)</w:t>
            </w:r>
          </w:p>
          <w:p w14:paraId="571E247C"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3A6A904C"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252E98FD"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7AFF289"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3F83655"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64491612"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2E09D68"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E039C0F" w14:textId="77777777" w:rsidR="00B03D04" w:rsidRPr="007C4ECB" w:rsidRDefault="00B03D04" w:rsidP="006477D3">
            <w:pPr>
              <w:autoSpaceDE/>
              <w:autoSpaceDN/>
              <w:adjustRightInd/>
              <w:spacing w:after="6" w:line="240" w:lineRule="auto"/>
              <w:rPr>
                <w:rFonts w:eastAsia="Calibri"/>
                <w:sz w:val="19"/>
                <w:szCs w:val="19"/>
                <w:lang w:val="en-GB"/>
              </w:rPr>
            </w:pPr>
            <w:r>
              <w:rPr>
                <w:rFonts w:eastAsia="Calibri"/>
                <w:sz w:val="19"/>
                <w:szCs w:val="19"/>
                <w:lang w:val="en-GB"/>
              </w:rPr>
              <w:t>4 (12.9</w:t>
            </w:r>
            <w:r w:rsidRPr="007C4ECB">
              <w:rPr>
                <w:rFonts w:eastAsia="Calibri"/>
                <w:sz w:val="19"/>
                <w:szCs w:val="19"/>
                <w:lang w:val="en-GB"/>
              </w:rPr>
              <w:t>)</w:t>
            </w:r>
          </w:p>
          <w:p w14:paraId="4B86E043"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19"/>
                <w:szCs w:val="19"/>
                <w:lang w:val="en-GB"/>
              </w:rPr>
              <w:t>7 (22.6</w:t>
            </w:r>
            <w:r w:rsidRPr="007C4ECB">
              <w:rPr>
                <w:rFonts w:eastAsia="Calibri"/>
                <w:sz w:val="19"/>
                <w:szCs w:val="19"/>
                <w:lang w:val="en-GB"/>
              </w:rPr>
              <w:t>)</w:t>
            </w:r>
          </w:p>
        </w:tc>
      </w:tr>
      <w:tr w:rsidR="00B03D04" w:rsidRPr="007C4ECB" w14:paraId="173E6B9B" w14:textId="77777777" w:rsidTr="006477D3">
        <w:trPr>
          <w:trHeight w:val="252"/>
        </w:trPr>
        <w:tc>
          <w:tcPr>
            <w:tcW w:w="9282" w:type="dxa"/>
            <w:tcBorders>
              <w:top w:val="nil"/>
              <w:bottom w:val="nil"/>
              <w:right w:val="single" w:sz="4" w:space="0" w:color="auto"/>
            </w:tcBorders>
          </w:tcPr>
          <w:p w14:paraId="5987FE9D"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lastRenderedPageBreak/>
              <w:t>Epidemiology and statistic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1", "issue" : "4", "issued" : { "date-parts" : [ [ "2014" ] ] }, "page" : "343-354", "title" : "Professional medical leadership : a relational training model", "type" : "article-journal", "volume" : "27" }, "uris" : [ "http://www.mendeley.com/documents/?uuid=681d117b-310d-464f-9a2e-0171eb196e2b" ] } ], "mendeley" : { "formattedCitation" : "&lt;sup&gt;34&lt;/sup&gt;", "plainTextFormattedCitation" : "34", "previouslyFormattedCitation" : "&lt;sup&gt;35&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4</w:t>
            </w:r>
            <w:r w:rsidRPr="007C4ECB">
              <w:rPr>
                <w:rFonts w:eastAsia="Calibri"/>
                <w:sz w:val="19"/>
                <w:szCs w:val="19"/>
                <w:lang w:val="en-GB"/>
              </w:rPr>
              <w:fldChar w:fldCharType="end"/>
            </w:r>
          </w:p>
          <w:p w14:paraId="513FAF0A"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Equity (health disparitie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1", "issue" : "10", "issued" : { "date-parts" : [ [ "2010" ] ] }, "page" : "1603-1608", "title" : "An Innovative Residency Program Designed Children", "type" : "article-journal", "volume" : "85" }, "uris" : [ "http://www.mendeley.com/documents/?uuid=8da44ccf-7a1d-470d-a1a6-2b4e0600d390" ] } ], "mendeley" : { "formattedCitation" : "&lt;sup&gt;40&lt;/sup&gt;", "plainTextFormattedCitation" : "40", "previouslyFormattedCitation" : "&lt;sup&gt;4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0</w:t>
            </w:r>
            <w:r w:rsidRPr="007C4ECB">
              <w:rPr>
                <w:rFonts w:eastAsia="Calibri"/>
                <w:sz w:val="19"/>
                <w:szCs w:val="19"/>
                <w:lang w:val="en-GB"/>
              </w:rPr>
              <w:fldChar w:fldCharType="end"/>
            </w:r>
          </w:p>
          <w:p w14:paraId="132B02F4"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 xml:space="preserve">Global strategy and program development </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mendeley" : { "formattedCitation" : "&lt;sup&gt;76&lt;/sup&gt;", "plainTextFormattedCitation" : "76", "previouslyFormattedCitation" : "&lt;sup&gt;7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76</w:t>
            </w:r>
            <w:r w:rsidRPr="007C4ECB">
              <w:rPr>
                <w:rFonts w:eastAsia="Calibri"/>
                <w:sz w:val="20"/>
                <w:szCs w:val="20"/>
                <w:lang w:val="en-GB"/>
              </w:rPr>
              <w:fldChar w:fldCharType="end"/>
            </w:r>
          </w:p>
          <w:p w14:paraId="741D08D4"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Governance and performance</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mendeley" : { "formattedCitation" : "&lt;sup&gt;32&lt;/sup&gt;", "plainTextFormattedCitation" : "32", "previouslyFormattedCitation" : "&lt;sup&gt;3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2</w:t>
            </w:r>
            <w:r w:rsidRPr="007C4ECB">
              <w:rPr>
                <w:rFonts w:eastAsia="Calibri"/>
                <w:sz w:val="20"/>
                <w:szCs w:val="20"/>
                <w:lang w:val="en-GB"/>
              </w:rPr>
              <w:fldChar w:fldCharType="end"/>
            </w:r>
          </w:p>
          <w:p w14:paraId="18E8A414"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Group governance and merger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mendeley" : { "formattedCitation" : "&lt;sup&gt;52&lt;/sup&gt;", "plainTextFormattedCitation" : "52", "previouslyFormattedCitation" : "&lt;sup&gt;53&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2</w:t>
            </w:r>
            <w:r w:rsidRPr="007C4ECB">
              <w:rPr>
                <w:rFonts w:eastAsia="Calibri"/>
                <w:sz w:val="19"/>
                <w:szCs w:val="19"/>
                <w:lang w:val="en-GB"/>
              </w:rPr>
              <w:fldChar w:fldCharType="end"/>
            </w:r>
          </w:p>
          <w:p w14:paraId="2FEB5EDF"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Feedback (delivery)</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1",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2",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2", "issue" : "10", "issued" : { "date-parts" : [ [ "2012" ] ] }, "page" : "940-944", "title" : "Training Future Surgeons for Management Roles", "type" : "article-journal", "volume" : "147" }, "uris" : [ "http://www.mendeley.com/documents/?uuid=c5214e77-b4ff-4a4d-9e28-077809dea07c" ] }, { "id" : "ITEM-3",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3", "issued" : { "date-parts" : [ [ "2008" ] ] }, "page" : "1140-1145", "title" : "Innovative Interspecialty Education and Leadership Intervention", "type" : "article-journal", "volume" : "56" }, "uris" : [ "http://www.mendeley.com/documents/?uuid=9a37a945-4c91-4938-9ab0-f83ff939442f" ] }, { "id" : "ITEM-4",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4", "issue" : "2", "issued" : { "date-parts" : [ [ "2011" ] ] }, "page" : "546-550", "title" : "Neurosurgery Resident Leadership Development: An Innovative Approach", "type" : "article-journal", "volume" : "68" }, "uris" : [ "http://www.mendeley.com/documents/?uuid=eca362a9-98c3-4777-b95e-8461a5fbb6ec" ] } ], "mendeley" : { "formattedCitation" : "&lt;sup&gt;8,36,41,53&lt;/sup&gt;", "plainTextFormattedCitation" : "8,36,41,53", "previouslyFormattedCitation" : "&lt;sup&gt;8,43,48,5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8,36,41,53</w:t>
            </w:r>
            <w:r w:rsidRPr="007C4ECB">
              <w:rPr>
                <w:rFonts w:eastAsia="Calibri"/>
                <w:sz w:val="19"/>
                <w:szCs w:val="19"/>
                <w:lang w:val="en-GB"/>
              </w:rPr>
              <w:fldChar w:fldCharType="end"/>
            </w:r>
          </w:p>
          <w:p w14:paraId="73A34F0D"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Financial management and planning (budgeting, costing analysi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2",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2", "issue" : "3", "issued" : { "date-parts" : [ [ "2012" ] ] }, "page" : "241-252", "title" : "Teaching Adaptive Leadership to Family Medicine Residents : What ? Why ? How ?", "type" : "article-journal", "volume" : "30" }, "uris" : [ "http://www.mendeley.com/documents/?uuid=dbcd7091-d945-4607-8c70-be8ac046a227" ] }, { "id" : "ITEM-3",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3", "issue" : "3", "issued" : { "date-parts" : [ [ "2013" ] ] }, "page" : "345-350", "publisher" : "Elsevier Ltd", "title" : "to Radiology Residents", "type" : "article-journal", "volume" : "20" }, "uris" : [ "http://www.mendeley.com/documents/?uuid=423fda30-ff99-457f-951d-ca804cc59f06" ] }, { "id" : "ITEM-4",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4", "issue" : "10", "issued" : { "date-parts" : [ [ "2012" ] ] }, "page" : "940-944", "title" : "Training Future Surgeons for Management Roles", "type" : "article-journal", "volume" : "147" }, "uris" : [ "http://www.mendeley.com/documents/?uuid=c5214e77-b4ff-4a4d-9e28-077809dea07c" ] }, { "id" : "ITEM-5",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5", "issue" : "4", "issued" : { "date-parts" : [ [ "2007" ] ] }, "page" : "1-12", "title" : "Leadership and management training for residents and fellows: A curriculum for future medical directors", "type" : "article-journal", "volume" : "131" }, "uris" : [ "http://www.mendeley.com/documents/?uuid=93d5fe15-1b8a-42cd-8696-103b194d6f2f" ] }, { "id" : "ITEM-6",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6", "issue" : "10", "issued" : { "date-parts" : [ [ "2010" ] ] }, "page" : "1603-1608", "title" : "An Innovative Residency Program Designed Children", "type" : "article-journal", "volume" : "85" }, "uris" : [ "http://www.mendeley.com/documents/?uuid=8da44ccf-7a1d-470d-a1a6-2b4e0600d390" ] }, { "id" : "ITEM-7",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7", "issue" : "4", "issued" : { "date-parts" : [ [ "2014" ] ] }, "page" : "343-354", "title" : "Professional medical leadership : a relational training model", "type" : "article-journal", "volume" : "27" }, "uris" : [ "http://www.mendeley.com/documents/?uuid=681d117b-310d-464f-9a2e-0171eb196e2b" ] }, { "id" : "ITEM-8",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8",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33,34,39,40,52,53,76,81&lt;/sup&gt;", "plainTextFormattedCitation" : "33,34,39,40,52,53,76,81", "previouslyFormattedCitation" : "&lt;sup&gt;34,35,46,47,53,54,77,8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3,34,39,40,52,53,76,81</w:t>
            </w:r>
            <w:r w:rsidRPr="007C4ECB">
              <w:rPr>
                <w:rFonts w:eastAsia="Calibri"/>
                <w:sz w:val="20"/>
                <w:szCs w:val="20"/>
                <w:lang w:val="en-GB"/>
              </w:rPr>
              <w:fldChar w:fldCharType="end"/>
            </w:r>
          </w:p>
          <w:p w14:paraId="5B1C8ED9"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Health systems leadership/management (operations/structure/ systems thinking/public leadership)</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2",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2", "issue" : "December", "issued" : { "date-parts" : [ [ "2015" ] ] }, "title" : "Education for Primary Care Teaching exchange Teaching exchange", "type" : "article-journal", "volume" : "9879" }, "uris" : [ "http://www.mendeley.com/documents/?uuid=e260d33f-c9ae-4e8a-ac4b-6f6bb7e14382" ] }, { "id" : "ITEM-3",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3", "issue" : "3", "issued" : { "date-parts" : [ [ "2012" ] ] }, "page" : "241-252", "title" : "Teaching Adaptive Leadership to Family Medicine Residents : What ? Why ? How ?", "type" : "article-journal", "volume" : "30" }, "uris" : [ "http://www.mendeley.com/documents/?uuid=dbcd7091-d945-4607-8c70-be8ac046a227" ] }, { "id" : "ITEM-4",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4",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5",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5", "issue" : "1", "issued" : { "date-parts" : [ [ "2015" ] ] }, "page" : "39-54", "title" : "The impact of an integrated medical leadership programme", "type" : "article-journal", "volume" : "29" }, "uris" : [ "http://www.mendeley.com/documents/?uuid=85253a21-2a13-462d-afdc-fda96d0a50a8" ] }, { "id" : "ITEM-6",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6", "issue" : "4", "issued" : { "date-parts" : [ [ "2014" ] ] }, "page" : "343-354", "title" : "Professional medical leadership : a relational training model", "type" : "article-journal", "volume" : "27" }, "uris" : [ "http://www.mendeley.com/documents/?uuid=681d117b-310d-464f-9a2e-0171eb196e2b" ] } ], "mendeley" : { "formattedCitation" : "&lt;sup&gt;32\u201334,38,51,76&lt;/sup&gt;", "plainTextFormattedCitation" : "32\u201334,38,51,76", "previouslyFormattedCitation" : "&lt;sup&gt;33\u201335,45,52,7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2–34,38,51,76</w:t>
            </w:r>
            <w:r w:rsidRPr="007C4ECB">
              <w:rPr>
                <w:rFonts w:eastAsia="Calibri"/>
                <w:sz w:val="20"/>
                <w:szCs w:val="20"/>
                <w:lang w:val="en-GB"/>
              </w:rPr>
              <w:fldChar w:fldCharType="end"/>
            </w:r>
          </w:p>
          <w:p w14:paraId="71A0EEAD"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 xml:space="preserve">Hedging risk </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1", "issue" : "10", "issued" : { "date-parts" : [ [ "2012" ] ] }, "page" : "940-944", "title" : "Training Future Surgeons for Management Roles", "type" : "article-journal", "volume" : "147" }, "uris" : [ "http://www.mendeley.com/documents/?uuid=c5214e77-b4ff-4a4d-9e28-077809dea07c" ] } ], "mendeley" : { "formattedCitation" : "&lt;sup&gt;53&lt;/sup&gt;", "plainTextFormattedCitation" : "53", "previouslyFormattedCitation" : "&lt;sup&gt;5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3</w:t>
            </w:r>
            <w:r w:rsidRPr="007C4ECB">
              <w:rPr>
                <w:rFonts w:eastAsia="Calibri"/>
                <w:sz w:val="19"/>
                <w:szCs w:val="19"/>
                <w:lang w:val="en-GB"/>
              </w:rPr>
              <w:fldChar w:fldCharType="end"/>
            </w:r>
          </w:p>
          <w:p w14:paraId="45F14681"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High-value care</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1",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mendeley" : { "formattedCitation" : "&lt;sup&gt;44&lt;/sup&gt;", "plainTextFormattedCitation" : "44", "previouslyFormattedCitation" : "&lt;sup&gt;3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4</w:t>
            </w:r>
            <w:r w:rsidRPr="007C4ECB">
              <w:rPr>
                <w:rFonts w:eastAsia="Calibri"/>
                <w:sz w:val="19"/>
                <w:szCs w:val="19"/>
                <w:lang w:val="en-GB"/>
              </w:rPr>
              <w:fldChar w:fldCharType="end"/>
            </w:r>
          </w:p>
          <w:p w14:paraId="542A8CAB"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Human factor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id" : "ITEM-2",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2",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3",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3", "issued" : { "date-parts" : [ [ "2013" ] ] }, "page" : "956-963", "title" : "Developing future clinical leaders for quality improvement : experience from a London children \u2019 s hospital", "type" : "article-journal", "volume" : "22" }, "uris" : [ "http://www.mendeley.com/documents/?uuid=523b6fdc-a676-4084-8095-338834af4a0d" ] } ], "mendeley" : { "formattedCitation" : "&lt;sup&gt;37,44,46&lt;/sup&gt;", "plainTextFormattedCitation" : "37,44,46", "previouslyFormattedCitation" : "&lt;sup&gt;37,39,4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7,44,46</w:t>
            </w:r>
            <w:r w:rsidRPr="007C4ECB">
              <w:rPr>
                <w:rFonts w:eastAsia="Calibri"/>
                <w:sz w:val="19"/>
                <w:szCs w:val="19"/>
                <w:lang w:val="en-GB"/>
              </w:rPr>
              <w:fldChar w:fldCharType="end"/>
            </w:r>
          </w:p>
          <w:p w14:paraId="7F6352BC"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Information technology/systems/Informatic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1", "issue" : "4", "issued" : { "date-parts" : [ [ "2007" ] ] }, "page" : "1-12", "title" : "Leadership and management training for residents and fellows: A curriculum for future medical directors", "type" : "article-journal", "volume" : "131" }, "uris" : [ "http://www.mendeley.com/documents/?uuid=93d5fe15-1b8a-42cd-8696-103b194d6f2f" ] }, { "id" : "ITEM-2",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2",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3",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3", "issue" : "9", "issued" : { "date-parts" : [ [ "2009" ] ] }, "page" : "11-13", "title" : "Using a Simulated Practice to Improve Practice Management Learning", "type" : "article-journal", "volume" : "41" }, "uris" : [ "http://www.mendeley.com/documents/?uuid=0f33909f-5f98-4446-bdfc-a5ba6065a371" ] } ], "mendeley" : { "formattedCitation" : "&lt;sup&gt;39,54,76&lt;/sup&gt;", "plainTextFormattedCitation" : "39,54,76", "previouslyFormattedCitation" : "&lt;sup&gt;46,55,7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9,54,76</w:t>
            </w:r>
            <w:r w:rsidRPr="007C4ECB">
              <w:rPr>
                <w:rFonts w:eastAsia="Calibri"/>
                <w:sz w:val="19"/>
                <w:szCs w:val="19"/>
                <w:lang w:val="en-GB"/>
              </w:rPr>
              <w:fldChar w:fldCharType="end"/>
            </w:r>
            <w:r w:rsidRPr="007C4ECB">
              <w:rPr>
                <w:rFonts w:eastAsia="Calibri"/>
                <w:sz w:val="19"/>
                <w:szCs w:val="19"/>
                <w:lang w:val="en-GB"/>
              </w:rPr>
              <w:t xml:space="preserve"> </w:t>
            </w:r>
          </w:p>
          <w:p w14:paraId="2069F59A"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Insurance contract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1", "issue" : "9", "issued" : { "date-parts" : [ [ "2009" ] ] }, "page" : "11-13", "title" : "Using a Simulated Practice to Improve Practice Management Learning", "type" : "article-journal", "volume" : "41" }, "uris" : [ "http://www.mendeley.com/documents/?uuid=0f33909f-5f98-4446-bdfc-a5ba6065a371" ] } ], "mendeley" : { "formattedCitation" : "&lt;sup&gt;54&lt;/sup&gt;", "plainTextFormattedCitation" : "54", "previouslyFormattedCitation" : "&lt;sup&gt;55&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54</w:t>
            </w:r>
            <w:r w:rsidRPr="007C4ECB">
              <w:rPr>
                <w:rFonts w:eastAsia="Calibri"/>
                <w:sz w:val="20"/>
                <w:szCs w:val="20"/>
                <w:lang w:val="en-GB"/>
              </w:rPr>
              <w:fldChar w:fldCharType="end"/>
            </w:r>
          </w:p>
          <w:p w14:paraId="1BFFDFCD"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Interpersonal skill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1",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2",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2", "issue" : "4", "issued" : { "date-parts" : [ [ "2007" ] ] }, "page" : "1-12", "title" : "Leadership and management training for residents and fellows: A curriculum for future medical directors", "type" : "article-journal", "volume" : "131" }, "uris" : [ "http://www.mendeley.com/documents/?uuid=93d5fe15-1b8a-42cd-8696-103b194d6f2f" ] } ], "mendeley" : { "formattedCitation" : "&lt;sup&gt;36,39&lt;/sup&gt;", "plainTextFormattedCitation" : "36,39", "previouslyFormattedCitation" : "&lt;sup&gt;43,46&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6,39</w:t>
            </w:r>
            <w:r w:rsidRPr="007C4ECB">
              <w:rPr>
                <w:rFonts w:eastAsia="Calibri"/>
                <w:sz w:val="20"/>
                <w:szCs w:val="20"/>
                <w:lang w:val="en-GB"/>
              </w:rPr>
              <w:fldChar w:fldCharType="end"/>
            </w:r>
          </w:p>
          <w:p w14:paraId="4239808F"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Law and ethics (health care)</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1", "issue" : "4", "issued" : { "date-parts" : [ [ "2014" ] ] }, "page" : "343-354", "title" : "Professional medical leadership : a relational training model", "type" : "article-journal", "volume" : "27" }, "uris" : [ "http://www.mendeley.com/documents/?uuid=681d117b-310d-464f-9a2e-0171eb196e2b" ] } ], "mendeley" : { "formattedCitation" : "&lt;sup&gt;34&lt;/sup&gt;", "plainTextFormattedCitation" : "34", "previouslyFormattedCitation" : "&lt;sup&gt;35&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4</w:t>
            </w:r>
            <w:r w:rsidRPr="007C4ECB">
              <w:rPr>
                <w:rFonts w:eastAsia="Calibri"/>
                <w:sz w:val="20"/>
                <w:szCs w:val="20"/>
                <w:lang w:val="en-GB"/>
              </w:rPr>
              <w:fldChar w:fldCharType="end"/>
            </w:r>
          </w:p>
        </w:tc>
        <w:tc>
          <w:tcPr>
            <w:tcW w:w="1492" w:type="dxa"/>
            <w:tcBorders>
              <w:top w:val="nil"/>
              <w:left w:val="single" w:sz="4" w:space="0" w:color="auto"/>
              <w:bottom w:val="nil"/>
              <w:right w:val="single" w:sz="4" w:space="0" w:color="auto"/>
            </w:tcBorders>
          </w:tcPr>
          <w:p w14:paraId="3305B38F"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7CC644F8"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D50DDFF"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2615BE1"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C0E6ADA"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0261C2C" w14:textId="77777777" w:rsidR="00B03D04" w:rsidRPr="007C4ECB" w:rsidRDefault="00B03D04" w:rsidP="006477D3">
            <w:pPr>
              <w:autoSpaceDE/>
              <w:autoSpaceDN/>
              <w:adjustRightInd/>
              <w:spacing w:after="10" w:line="240" w:lineRule="auto"/>
              <w:rPr>
                <w:rFonts w:eastAsia="Calibri"/>
                <w:sz w:val="19"/>
                <w:szCs w:val="19"/>
                <w:lang w:val="en-GB"/>
              </w:rPr>
            </w:pPr>
            <w:r>
              <w:rPr>
                <w:rFonts w:eastAsia="Calibri"/>
                <w:sz w:val="19"/>
                <w:szCs w:val="19"/>
                <w:lang w:val="en-GB"/>
              </w:rPr>
              <w:t>4 (12.9</w:t>
            </w:r>
            <w:r w:rsidRPr="007C4ECB">
              <w:rPr>
                <w:rFonts w:eastAsia="Calibri"/>
                <w:sz w:val="19"/>
                <w:szCs w:val="19"/>
                <w:lang w:val="en-GB"/>
              </w:rPr>
              <w:t xml:space="preserve">) </w:t>
            </w:r>
          </w:p>
          <w:p w14:paraId="51136879" w14:textId="77777777" w:rsidR="00B03D04" w:rsidRPr="007C4ECB" w:rsidRDefault="00B03D04" w:rsidP="006477D3">
            <w:pPr>
              <w:autoSpaceDE/>
              <w:autoSpaceDN/>
              <w:adjustRightInd/>
              <w:spacing w:after="10" w:line="240" w:lineRule="auto"/>
              <w:rPr>
                <w:rFonts w:eastAsia="Calibri"/>
                <w:sz w:val="19"/>
                <w:szCs w:val="19"/>
                <w:lang w:val="en-GB"/>
              </w:rPr>
            </w:pPr>
            <w:r>
              <w:rPr>
                <w:rFonts w:eastAsia="Calibri"/>
                <w:sz w:val="19"/>
                <w:szCs w:val="19"/>
                <w:lang w:val="en-GB"/>
              </w:rPr>
              <w:t>8 (25.8</w:t>
            </w:r>
            <w:r w:rsidRPr="007C4ECB">
              <w:rPr>
                <w:rFonts w:eastAsia="Calibri"/>
                <w:sz w:val="19"/>
                <w:szCs w:val="19"/>
                <w:lang w:val="en-GB"/>
              </w:rPr>
              <w:t>)</w:t>
            </w:r>
          </w:p>
          <w:p w14:paraId="709BD567" w14:textId="77777777" w:rsidR="00B03D04" w:rsidRPr="007C4ECB" w:rsidRDefault="00B03D04" w:rsidP="006477D3">
            <w:pPr>
              <w:autoSpaceDE/>
              <w:autoSpaceDN/>
              <w:adjustRightInd/>
              <w:spacing w:after="10" w:line="240" w:lineRule="auto"/>
              <w:rPr>
                <w:rFonts w:eastAsia="Calibri"/>
                <w:sz w:val="19"/>
                <w:szCs w:val="19"/>
                <w:lang w:val="en-GB"/>
              </w:rPr>
            </w:pPr>
            <w:r>
              <w:rPr>
                <w:rFonts w:eastAsia="Calibri"/>
                <w:sz w:val="19"/>
                <w:szCs w:val="19"/>
                <w:lang w:val="en-GB"/>
              </w:rPr>
              <w:t>6 (19.4</w:t>
            </w:r>
            <w:r w:rsidRPr="007C4ECB">
              <w:rPr>
                <w:rFonts w:eastAsia="Calibri"/>
                <w:sz w:val="19"/>
                <w:szCs w:val="19"/>
                <w:lang w:val="en-GB"/>
              </w:rPr>
              <w:t>)</w:t>
            </w:r>
          </w:p>
          <w:p w14:paraId="2556CAC7"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DADFF99"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733591C" w14:textId="77777777" w:rsidR="00B03D04" w:rsidRPr="007C4ECB" w:rsidRDefault="00B03D04" w:rsidP="006477D3">
            <w:pPr>
              <w:autoSpaceDE/>
              <w:autoSpaceDN/>
              <w:adjustRightInd/>
              <w:spacing w:after="10" w:line="240" w:lineRule="auto"/>
              <w:rPr>
                <w:rFonts w:eastAsia="Calibri"/>
                <w:sz w:val="19"/>
                <w:szCs w:val="19"/>
                <w:lang w:val="en-GB"/>
              </w:rPr>
            </w:pPr>
            <w:r>
              <w:rPr>
                <w:rFonts w:eastAsia="Calibri"/>
                <w:sz w:val="19"/>
                <w:szCs w:val="19"/>
                <w:lang w:val="en-GB"/>
              </w:rPr>
              <w:t>3 (9.7</w:t>
            </w:r>
            <w:r w:rsidRPr="007C4ECB">
              <w:rPr>
                <w:rFonts w:eastAsia="Calibri"/>
                <w:sz w:val="19"/>
                <w:szCs w:val="19"/>
                <w:lang w:val="en-GB"/>
              </w:rPr>
              <w:t>)</w:t>
            </w:r>
          </w:p>
          <w:p w14:paraId="37EE80C8" w14:textId="77777777" w:rsidR="00B03D04" w:rsidRPr="007C4ECB" w:rsidRDefault="00B03D04" w:rsidP="006477D3">
            <w:pPr>
              <w:autoSpaceDE/>
              <w:autoSpaceDN/>
              <w:adjustRightInd/>
              <w:spacing w:after="10" w:line="240" w:lineRule="auto"/>
              <w:rPr>
                <w:rFonts w:eastAsia="Calibri"/>
                <w:sz w:val="19"/>
                <w:szCs w:val="19"/>
                <w:lang w:val="en-GB"/>
              </w:rPr>
            </w:pPr>
            <w:r>
              <w:rPr>
                <w:rFonts w:eastAsia="Calibri"/>
                <w:sz w:val="19"/>
                <w:szCs w:val="19"/>
                <w:lang w:val="en-GB"/>
              </w:rPr>
              <w:t>3 (9.7</w:t>
            </w:r>
            <w:r w:rsidRPr="007C4ECB">
              <w:rPr>
                <w:rFonts w:eastAsia="Calibri"/>
                <w:sz w:val="19"/>
                <w:szCs w:val="19"/>
                <w:lang w:val="en-GB"/>
              </w:rPr>
              <w:t>)</w:t>
            </w:r>
          </w:p>
          <w:p w14:paraId="53CF4AED"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27A50DF" w14:textId="77777777" w:rsidR="00B03D04" w:rsidRPr="007C4ECB" w:rsidRDefault="00B03D04" w:rsidP="006477D3">
            <w:pPr>
              <w:autoSpaceDE/>
              <w:autoSpaceDN/>
              <w:adjustRightInd/>
              <w:spacing w:after="10" w:line="240" w:lineRule="auto"/>
              <w:rPr>
                <w:rFonts w:eastAsia="Calibri"/>
                <w:sz w:val="19"/>
                <w:szCs w:val="19"/>
                <w:lang w:val="en-GB"/>
              </w:rPr>
            </w:pPr>
            <w:r>
              <w:rPr>
                <w:rFonts w:eastAsia="Calibri"/>
                <w:sz w:val="19"/>
                <w:szCs w:val="19"/>
                <w:lang w:val="en-GB"/>
              </w:rPr>
              <w:t>2 (6.5</w:t>
            </w:r>
            <w:r w:rsidRPr="007C4ECB">
              <w:rPr>
                <w:rFonts w:eastAsia="Calibri"/>
                <w:sz w:val="19"/>
                <w:szCs w:val="19"/>
                <w:lang w:val="en-GB"/>
              </w:rPr>
              <w:t>)</w:t>
            </w:r>
          </w:p>
          <w:p w14:paraId="397D4EA2"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tc>
      </w:tr>
      <w:tr w:rsidR="00B03D04" w:rsidRPr="007C4ECB" w14:paraId="5678AEF8" w14:textId="77777777" w:rsidTr="006477D3">
        <w:trPr>
          <w:trHeight w:val="252"/>
        </w:trPr>
        <w:tc>
          <w:tcPr>
            <w:tcW w:w="9282" w:type="dxa"/>
            <w:tcBorders>
              <w:top w:val="nil"/>
              <w:bottom w:val="nil"/>
              <w:right w:val="single" w:sz="4" w:space="0" w:color="auto"/>
            </w:tcBorders>
          </w:tcPr>
          <w:p w14:paraId="50B2C91D"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Leadership (general)</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1",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2",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2",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3",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3",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4",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4", "issue" : "4", "issued" : { "date-parts" : [ [ "2007" ] ] }, "page" : "1-12", "title" : "Leadership and management training for residents and fellows: A curriculum for future medical directors", "type" : "article-journal", "volume" : "131" }, "uris" : [ "http://www.mendeley.com/documents/?uuid=93d5fe15-1b8a-42cd-8696-103b194d6f2f" ] }, { "id" : "ITEM-5",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5", "issue" : "10", "issued" : { "date-parts" : [ [ "2010" ] ] }, "page" : "1603-1608", "title" : "An Innovative Residency Program Designed Children", "type" : "article-journal", "volume" : "85" }, "uris" : [ "http://www.mendeley.com/documents/?uuid=8da44ccf-7a1d-470d-a1a6-2b4e0600d390" ] }, { "id" : "ITEM-6",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6", "issue" : "9", "issued" : { "date-parts" : [ [ "2009" ] ] }, "page" : "11-13", "title" : "Using a Simulated Practice to Improve Practice Management Learning", "type" : "article-journal", "volume" : "41" }, "uris" : [ "http://www.mendeley.com/documents/?uuid=0f33909f-5f98-4446-bdfc-a5ba6065a371" ] }, { "id" : "ITEM-7",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7", "issue" : "4", "issued" : { "date-parts" : [ [ "2014" ] ] }, "page" : "343-354", "title" : "Professional medical leadership : a relational training model", "type" : "article-journal", "volume" : "27" }, "uris" : [ "http://www.mendeley.com/documents/?uuid=681d117b-310d-464f-9a2e-0171eb196e2b" ] }, { "id" : "ITEM-8",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8", "issued" : { "date-parts" : [ [ "2016" ] ] }, "page" : "587-591", "title" : "Leadership for All : An Internal Medicine Residency Leadership Development Program", "type" : "article-journal", "volume" : "October" }, "uris" : [ "http://www.mendeley.com/documents/?uuid=485b31df-0607-4a87-b572-eba82016bac0" ] }, { "id" : "ITEM-9",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9",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id" : "ITEM-10",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10",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23,34,36,38\u201340,43,54,81&lt;/sup&gt;", "plainTextFormattedCitation" : "2,23,34,36,38\u201340,43,54,81", "previouslyFormattedCitation" : "&lt;sup&gt;2,23,35,43,45\u201347,50,55,8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23,34,36,38–40,43,54,81</w:t>
            </w:r>
            <w:r w:rsidRPr="007C4ECB">
              <w:rPr>
                <w:rFonts w:eastAsia="Calibri"/>
                <w:sz w:val="20"/>
                <w:szCs w:val="20"/>
                <w:lang w:val="en-GB"/>
              </w:rPr>
              <w:fldChar w:fldCharType="end"/>
            </w:r>
          </w:p>
          <w:p w14:paraId="75DA3306"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Leadership capacity building</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08/17479881111194161", "ISBN" : "1747988111", "author" : [ { "dropping-particle" : "", "family" : "Stoll", "given" : "Louise", "non-dropping-particle" : "", "parse-names" : false, "suffix" : "" }, { "dropping-particle" : "", "family" : "Swanwick", "given" : "Tim", "non-dropping-particle" : "", "parse-names" : false, "suffix" : "" }, { "dropping-particle" : "", "family" : "Foster-turner", "given" : "Julia", "non-dropping-particle" : "", "parse-names" : false, "suffix" : "" }, { "dropping-particle" : "", "family" : "Moss", "given" : "Fiona", "non-dropping-particle" : "", "parse-names" : false, "suffix" : "" } ], "container-title" : "The International Journal of Leadership in Public Services", "id" : "ITEM-1", "issue" : "4", "issued" : { "date-parts" : [ [ "2011" ] ] }, "page" : "273-286", "title" : "Leadership development for junior doctors What can we learn from \u201c Darzi \u201d Fellowships in clinical leadership ?", "type" : "article-journal", "volume" : "7" }, "uris" : [ "http://www.mendeley.com/documents/?uuid=56e4e4de-f996-49c3-ae80-cba24dbf3e77" ] } ], "mendeley" : { "formattedCitation" : "&lt;sup&gt;50&lt;/sup&gt;", "plainTextFormattedCitation" : "50", "previouslyFormattedCitation" : "&lt;sup&gt;51&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50</w:t>
            </w:r>
            <w:r w:rsidRPr="007C4ECB">
              <w:rPr>
                <w:rFonts w:eastAsia="Calibri"/>
                <w:sz w:val="20"/>
                <w:szCs w:val="20"/>
                <w:lang w:val="en-GB"/>
              </w:rPr>
              <w:fldChar w:fldCharType="end"/>
            </w:r>
          </w:p>
          <w:p w14:paraId="4EE4770C"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 xml:space="preserve">Leadership </w:t>
            </w:r>
            <w:proofErr w:type="spellStart"/>
            <w:r w:rsidRPr="007C4ECB">
              <w:rPr>
                <w:rFonts w:eastAsia="Calibri"/>
                <w:sz w:val="20"/>
                <w:szCs w:val="20"/>
                <w:lang w:val="en-GB"/>
              </w:rPr>
              <w:t>vs</w:t>
            </w:r>
            <w:proofErr w:type="spellEnd"/>
            <w:r w:rsidRPr="007C4ECB">
              <w:rPr>
                <w:rFonts w:eastAsia="Calibri"/>
                <w:sz w:val="20"/>
                <w:szCs w:val="20"/>
                <w:lang w:val="en-GB"/>
              </w:rPr>
              <w:t xml:space="preserve"> management</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1", "issued" : { "date-parts" : [ [ "2016" ] ] }, "page" : "587-591", "title" : "Leadership for All : An Internal Medicine Residency Leadership Development Program", "type" : "article-journal", "volume" : "October" }, "uris" : [ "http://www.mendeley.com/documents/?uuid=485b31df-0607-4a87-b572-eba82016bac0" ] } ], "mendeley" : { "formattedCitation" : "&lt;sup&gt;43&lt;/sup&gt;", "plainTextFormattedCitation" : "43", "previouslyFormattedCitation" : "&lt;sup&gt;50&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43</w:t>
            </w:r>
            <w:r w:rsidRPr="007C4ECB">
              <w:rPr>
                <w:rFonts w:eastAsia="Calibri"/>
                <w:sz w:val="20"/>
                <w:szCs w:val="20"/>
                <w:lang w:val="en-GB"/>
              </w:rPr>
              <w:fldChar w:fldCharType="end"/>
            </w:r>
          </w:p>
          <w:p w14:paraId="2DB7E998"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Leadership role transition</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1", "issue" : "2", "issued" : { "date-parts" : [ [ "2011" ] ] }, "page" : "546-550", "title" : "Neurosurgery Resident Leadership Development: An Innovative Approach", "type" : "article-journal", "volume" : "68" }, "uris" : [ "http://www.mendeley.com/documents/?uuid=eca362a9-98c3-4777-b95e-8461a5fbb6ec" ] } ], "mendeley" : { "formattedCitation" : "&lt;sup&gt;8&lt;/sup&gt;", "plainTextFormattedCitation" : "8", "previouslyFormattedCitation" : "&lt;sup&gt;8&lt;/sup&gt;" }, "properties" : { "noteIndex" : 0 }, "schema" : "https://github.com/citation-style-language/schema/raw/master/csl-citation.json" }</w:instrText>
            </w:r>
            <w:r w:rsidRPr="007C4ECB">
              <w:rPr>
                <w:rFonts w:eastAsia="Calibri"/>
                <w:sz w:val="20"/>
                <w:szCs w:val="20"/>
                <w:lang w:val="en-GB"/>
              </w:rPr>
              <w:fldChar w:fldCharType="separate"/>
            </w:r>
            <w:r w:rsidRPr="00182B70">
              <w:rPr>
                <w:rFonts w:eastAsia="Calibri"/>
                <w:noProof/>
                <w:sz w:val="20"/>
                <w:szCs w:val="20"/>
                <w:vertAlign w:val="superscript"/>
                <w:lang w:val="en-GB"/>
              </w:rPr>
              <w:t>8</w:t>
            </w:r>
            <w:r w:rsidRPr="007C4ECB">
              <w:rPr>
                <w:rFonts w:eastAsia="Calibri"/>
                <w:sz w:val="20"/>
                <w:szCs w:val="20"/>
                <w:lang w:val="en-GB"/>
              </w:rPr>
              <w:fldChar w:fldCharType="end"/>
            </w:r>
          </w:p>
          <w:p w14:paraId="038924B8"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Leadership style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1",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2",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2", "issue" : "4", "issued" : { "date-parts" : [ [ "2014" ] ] }, "page" : "316-329", "title" : "Developing junior doctors as leaders of service improvement", "type" : "article-journal", "volume" : "27" }, "uris" : [ "http://www.mendeley.com/documents/?uuid=6426ac0a-919d-448a-9191-61cfc75a34a1" ] }, { "id" : "ITEM-3",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3", "issued" : { "date-parts" : [ [ "2016" ] ] }, "page" : "587-591", "title" : "Leadership for All : An Internal Medicine Residency Leadership Development Program", "type" : "article-journal", "volume" : "October" }, "uris" : [ "http://www.mendeley.com/documents/?uuid=485b31df-0607-4a87-b572-eba82016bac0" ] }, { "id" : "ITEM-4",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4", "issue" : "2", "issued" : { "date-parts" : [ [ "2011" ] ] }, "page" : "546-550", "title" : "Neurosurgery Resident Leadership Development: An Innovative Approach", "type" : "article-journal", "volume" : "68" }, "uris" : [ "http://www.mendeley.com/documents/?uuid=eca362a9-98c3-4777-b95e-8461a5fbb6ec" ] } ], "mendeley" : { "formattedCitation" : "&lt;sup&gt;2,8,42,43&lt;/sup&gt;", "plainTextFormattedCitation" : "2,8,42,43", "previouslyFormattedCitation" : "&lt;sup&gt;2,8,49,50&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8,42,43</w:t>
            </w:r>
            <w:r w:rsidRPr="007C4ECB">
              <w:rPr>
                <w:rFonts w:eastAsia="Calibri"/>
                <w:sz w:val="20"/>
                <w:szCs w:val="20"/>
                <w:lang w:val="en-GB"/>
              </w:rPr>
              <w:fldChar w:fldCharType="end"/>
            </w:r>
          </w:p>
          <w:p w14:paraId="3F5258AC"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 xml:space="preserve">Leadership theory (broad, </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1",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mendeley" : { "formattedCitation" : "&lt;sup&gt;35&lt;/sup&gt;", "plainTextFormattedCitation" : "35", "previouslyFormattedCitation" : "&lt;sup&gt;36&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5</w:t>
            </w:r>
            <w:r w:rsidRPr="007C4ECB">
              <w:rPr>
                <w:rFonts w:eastAsia="Calibri"/>
                <w:sz w:val="20"/>
                <w:szCs w:val="20"/>
                <w:lang w:val="en-GB"/>
              </w:rPr>
              <w:fldChar w:fldCharType="end"/>
            </w:r>
            <w:r w:rsidRPr="007C4ECB">
              <w:rPr>
                <w:rFonts w:eastAsia="Calibri"/>
                <w:sz w:val="20"/>
                <w:szCs w:val="20"/>
                <w:lang w:val="en-GB"/>
              </w:rPr>
              <w:t xml:space="preserve"> situational leadership</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mendeley" : { "formattedCitation" : "&lt;sup&gt;33&lt;/sup&gt;", "plainTextFormattedCitation" : "33", "previouslyFormattedCitation" : "&lt;sup&gt;34&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3</w:t>
            </w:r>
            <w:r w:rsidRPr="007C4ECB">
              <w:rPr>
                <w:rFonts w:eastAsia="Calibri"/>
                <w:sz w:val="20"/>
                <w:szCs w:val="20"/>
                <w:lang w:val="en-GB"/>
              </w:rPr>
              <w:fldChar w:fldCharType="end"/>
            </w:r>
            <w:r w:rsidRPr="007C4ECB">
              <w:rPr>
                <w:rFonts w:eastAsia="Calibri"/>
                <w:sz w:val="20"/>
                <w:szCs w:val="20"/>
                <w:lang w:val="en-GB"/>
              </w:rPr>
              <w:t>, t</w:t>
            </w:r>
            <w:r w:rsidRPr="007C4ECB">
              <w:rPr>
                <w:rFonts w:eastAsia="Calibri"/>
                <w:sz w:val="19"/>
                <w:szCs w:val="19"/>
                <w:lang w:val="en-GB"/>
              </w:rPr>
              <w:t>ransformational leadership</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orn.2016.09.004", "ISSN" : "0001-2092", "author" : [ { "dropping-particle" : "", "family" : "Nabili", "given" : "Vishad", "non-dropping-particle" : "", "parse-names" : false, "suffix" : "" } ], "container-title" : "Association of Registered Nurses Journal", "id" : "ITEM-1", "issue" : "5", "issued" : { "date-parts" : [ [ "2016" ] ] }, "page" : "434.e1-434.e6", "publisher" : "Elsevier Ltd", "title" : "Physician as a Conscious Leader", "type" : "article-journal", "volume" : "104" }, "uris" : [ "http://www.mendeley.com/documents/?uuid=cf860724-f699-4cc3-8db9-7e2c8fd74535" ] } ], "mendeley" : { "formattedCitation" : "&lt;sup&gt;82&lt;/sup&gt;", "plainTextFormattedCitation" : "82", "previouslyFormattedCitation" : "&lt;sup&gt;82&lt;/sup&gt;" }, "properties" : { "noteIndex" : 0 }, "schema" : "https://github.com/citation-style-language/schema/raw/master/csl-citation.json" }</w:instrText>
            </w:r>
            <w:r w:rsidRPr="007C4ECB">
              <w:rPr>
                <w:rFonts w:eastAsia="Calibri"/>
                <w:sz w:val="19"/>
                <w:szCs w:val="19"/>
                <w:lang w:val="en-GB"/>
              </w:rPr>
              <w:fldChar w:fldCharType="separate"/>
            </w:r>
            <w:r w:rsidRPr="00D301D0">
              <w:rPr>
                <w:rFonts w:eastAsia="Calibri"/>
                <w:noProof/>
                <w:sz w:val="19"/>
                <w:szCs w:val="19"/>
                <w:vertAlign w:val="superscript"/>
                <w:lang w:val="en-GB"/>
              </w:rPr>
              <w:t>82</w:t>
            </w:r>
            <w:r w:rsidRPr="007C4ECB">
              <w:rPr>
                <w:rFonts w:eastAsia="Calibri"/>
                <w:sz w:val="19"/>
                <w:szCs w:val="19"/>
                <w:lang w:val="en-GB"/>
              </w:rPr>
              <w:fldChar w:fldCharType="end"/>
            </w:r>
            <w:r w:rsidRPr="007C4ECB">
              <w:rPr>
                <w:rFonts w:eastAsia="Calibri"/>
                <w:sz w:val="19"/>
                <w:szCs w:val="19"/>
                <w:lang w:val="en-GB"/>
              </w:rPr>
              <w:t>)</w:t>
            </w:r>
          </w:p>
          <w:p w14:paraId="5520904E"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 xml:space="preserve">Learning (learning organizations, learning on services) </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1",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2",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2", "issue" : "10", "issued" : { "date-parts" : [ [ "2012" ] ] }, "page" : "940-944", "title" : "Training Future Surgeons for Management Roles", "type" : "article-journal", "volume" : "147" }, "uris" : [ "http://www.mendeley.com/documents/?uuid=c5214e77-b4ff-4a4d-9e28-077809dea07c" ] } ], "mendeley" : { "formattedCitation" : "&lt;sup&gt;38,53&lt;/sup&gt;", "plainTextFormattedCitation" : "38,53", "previouslyFormattedCitation" : "&lt;sup&gt;45,54&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8,53</w:t>
            </w:r>
            <w:r w:rsidRPr="007C4ECB">
              <w:rPr>
                <w:rFonts w:eastAsia="Calibri"/>
                <w:sz w:val="20"/>
                <w:szCs w:val="20"/>
                <w:lang w:val="en-GB"/>
              </w:rPr>
              <w:fldChar w:fldCharType="end"/>
            </w:r>
          </w:p>
          <w:p w14:paraId="5D4CE7A9" w14:textId="77777777" w:rsidR="00B03D04" w:rsidRPr="007C4ECB" w:rsidRDefault="00B03D04" w:rsidP="00B03D04">
            <w:pPr>
              <w:numPr>
                <w:ilvl w:val="0"/>
                <w:numId w:val="4"/>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Management (general/others/performance/staffing/personnel issues/workforce development)</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2", "issue" : "9", "issued" : { "date-parts" : [ [ "2009" ] ] }, "page" : "11-13", "title" : "Using a Simulated Practice to Improve Practice Management Learning", "type" : "article-journal", "volume" : "41" }, "uris" : [ "http://www.mendeley.com/documents/?uuid=0f33909f-5f98-4446-bdfc-a5ba6065a371" ] }, { "id" : "ITEM-3",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3", "issue" : "4", "issued" : { "date-parts" : [ [ "2007" ] ] }, "page" : "1-12", "title" : "Leadership and management training for residents and fellows: A curriculum for future medical directors", "type" : "article-journal", "volume" : "131" }, "uris" : [ "http://www.mendeley.com/documents/?uuid=93d5fe15-1b8a-42cd-8696-103b194d6f2f" ] }, { "id" : "ITEM-4",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4", "issue" : "4", "issued" : { "date-parts" : [ [ "2014" ] ] }, "page" : "316-329", "title" : "Developing junior doctors as leaders of service improvement", "type" : "article-journal", "volume" : "27" }, "uris" : [ "http://www.mendeley.com/documents/?uuid=6426ac0a-919d-448a-9191-61cfc75a34a1" ] }, { "id" : "ITEM-5",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5",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39,42,51,54&lt;/sup&gt;", "plainTextFormattedCitation" : "23,39,42,51,54", "previouslyFormattedCitation" : "&lt;sup&gt;23,46,49,52,55&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3,39,42,51,54</w:t>
            </w:r>
            <w:r w:rsidRPr="007C4ECB">
              <w:rPr>
                <w:rFonts w:eastAsia="Calibri"/>
                <w:sz w:val="20"/>
                <w:szCs w:val="20"/>
                <w:lang w:val="en-GB"/>
              </w:rPr>
              <w:fldChar w:fldCharType="end"/>
            </w:r>
          </w:p>
          <w:p w14:paraId="6A602ABD"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Marketing (market analysi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1", "issue" : "9", "issued" : { "date-parts" : [ [ "2009" ] ] }, "page" : "11-13", "title" : "Using a Simulated Practice to Improve Practice Management Learning", "type" : "article-journal", "volume" : "41" }, "uris" : [ "http://www.mendeley.com/documents/?uuid=0f33909f-5f98-4446-bdfc-a5ba6065a371" ] } ], "mendeley" : { "formattedCitation" : "&lt;sup&gt;54&lt;/sup&gt;", "plainTextFormattedCitation" : "54", "previouslyFormattedCitation" : "&lt;sup&gt;55&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4</w:t>
            </w:r>
            <w:r w:rsidRPr="007C4ECB">
              <w:rPr>
                <w:rFonts w:eastAsia="Calibri"/>
                <w:sz w:val="19"/>
                <w:szCs w:val="19"/>
                <w:lang w:val="en-GB"/>
              </w:rPr>
              <w:fldChar w:fldCharType="end"/>
            </w:r>
          </w:p>
          <w:p w14:paraId="06548787"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Medical culture</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1",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mendeley" : { "formattedCitation" : "&lt;sup&gt;56&lt;/sup&gt;", "plainTextFormattedCitation" : "56", "previouslyFormattedCitation" : "&lt;sup&gt;5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6</w:t>
            </w:r>
            <w:r w:rsidRPr="007C4ECB">
              <w:rPr>
                <w:rFonts w:eastAsia="Calibri"/>
                <w:sz w:val="19"/>
                <w:szCs w:val="19"/>
                <w:lang w:val="en-GB"/>
              </w:rPr>
              <w:fldChar w:fldCharType="end"/>
            </w:r>
          </w:p>
          <w:p w14:paraId="73E00AF9"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Motivation (motivation theory, engaging other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1", "issue" : "2", "issued" : { "date-parts" : [ [ "2011" ] ] }, "page" : "546-550", "title" : "Neurosurgery Resident Leadership Development: An Innovative Approach", "type" : "article-journal", "volume" : "68" }, "uris" : [ "http://www.mendeley.com/documents/?uuid=eca362a9-98c3-4777-b95e-8461a5fbb6ec" ] }, { "id" : "ITEM-2",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2", "issue" : "December", "issued" : { "date-parts" : [ [ "2015" ] ] }, "title" : "Education for Primary Care Teaching exchange Teaching exchange", "type" : "article-journal", "volume" : "9879" }, "uris" : [ "http://www.mendeley.com/documents/?uuid=e260d33f-c9ae-4e8a-ac4b-6f6bb7e14382" ] } ], "mendeley" : { "formattedCitation" : "&lt;sup&gt;8,51&lt;/sup&gt;", "plainTextFormattedCitation" : "8,51", "previouslyFormattedCitation" : "&lt;sup&gt;8,52&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8,51</w:t>
            </w:r>
            <w:r w:rsidRPr="007C4ECB">
              <w:rPr>
                <w:rFonts w:eastAsia="Calibri"/>
                <w:sz w:val="20"/>
                <w:szCs w:val="20"/>
                <w:lang w:val="en-GB"/>
              </w:rPr>
              <w:fldChar w:fldCharType="end"/>
            </w:r>
          </w:p>
          <w:p w14:paraId="7511F6DA"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Narrative</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mendeley" : { "formattedCitation" : "&lt;sup&gt;33&lt;/sup&gt;", "plainTextFormattedCitation" : "33", "previouslyFormattedCitation" : "&lt;sup&gt;3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3</w:t>
            </w:r>
            <w:r w:rsidRPr="007C4ECB">
              <w:rPr>
                <w:rFonts w:eastAsia="Calibri"/>
                <w:sz w:val="19"/>
                <w:szCs w:val="19"/>
                <w:lang w:val="en-GB"/>
              </w:rPr>
              <w:fldChar w:fldCharType="end"/>
            </w:r>
          </w:p>
          <w:p w14:paraId="4D3807E6"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Negotiation</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id" : "ITEM-2",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2", "issue" : "3", "issued" : { "date-parts" : [ [ "2012" ] ] }, "page" : "241-252", "title" : "Teaching Adaptive Leadership to Family Medicine Residents : What ? Why ? How ?", "type" : "article-journal", "volume" : "30" }, "uris" : [ "http://www.mendeley.com/documents/?uuid=dbcd7091-d945-4607-8c70-be8ac046a227" ] }, { "id" : "ITEM-3",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3", "issue" : "10", "issued" : { "date-parts" : [ [ "2012" ] ] }, "page" : "940-944", "title" : "Training Future Surgeons for Management Roles", "type" : "article-journal", "volume" : "147" }, "uris" : [ "http://www.mendeley.com/documents/?uuid=c5214e77-b4ff-4a4d-9e28-077809dea07c" ] }, { "id" : "ITEM-4",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4", "issue" : "2", "issued" : { "date-parts" : [ [ "2009" ] ] }, "page" : "125-130", "title" : "Teaching the Physician-Manager Role Development and Implementation of a Pilot Curriculum", "type" : "article-journal", "volume" : "33" }, "uris" : [ "http://www.mendeley.com/documents/?uuid=5ef7ae38-2f20-410a-8eb1-55912c1a3219" ] }, { "id" : "ITEM-5",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5",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33,48,52,53,81&lt;/sup&gt;", "plainTextFormattedCitation" : "33,48,52,53,81", "previouslyFormattedCitation" : "&lt;sup&gt;34,41,53,54,83&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3,48,52,53,81</w:t>
            </w:r>
            <w:r w:rsidRPr="007C4ECB">
              <w:rPr>
                <w:rFonts w:eastAsia="Calibri"/>
                <w:sz w:val="19"/>
                <w:szCs w:val="19"/>
                <w:lang w:val="en-GB"/>
              </w:rPr>
              <w:fldChar w:fldCharType="end"/>
            </w:r>
          </w:p>
          <w:p w14:paraId="7993E263"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Networking</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1",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81&lt;/sup&gt;", "plainTextFormattedCitation" : "81", "previouslyFormattedCitation" : "&lt;sup&gt;83&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81</w:t>
            </w:r>
            <w:r w:rsidRPr="007C4ECB">
              <w:rPr>
                <w:rFonts w:eastAsia="Calibri"/>
                <w:sz w:val="19"/>
                <w:szCs w:val="19"/>
                <w:lang w:val="en-GB"/>
              </w:rPr>
              <w:fldChar w:fldCharType="end"/>
            </w:r>
          </w:p>
          <w:p w14:paraId="3960D605"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Office space design and equipment</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1", "issue" : "9", "issued" : { "date-parts" : [ [ "2009" ] ] }, "page" : "11-13", "title" : "Using a Simulated Practice to Improve Practice Management Learning", "type" : "article-journal", "volume" : "41" }, "uris" : [ "http://www.mendeley.com/documents/?uuid=0f33909f-5f98-4446-bdfc-a5ba6065a371" ] } ], "mendeley" : { "formattedCitation" : "&lt;sup&gt;54&lt;/sup&gt;", "plainTextFormattedCitation" : "54", "previouslyFormattedCitation" : "&lt;sup&gt;55&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4</w:t>
            </w:r>
            <w:r w:rsidRPr="007C4ECB">
              <w:rPr>
                <w:rFonts w:eastAsia="Calibri"/>
                <w:sz w:val="19"/>
                <w:szCs w:val="19"/>
                <w:lang w:val="en-GB"/>
              </w:rPr>
              <w:fldChar w:fldCharType="end"/>
            </w:r>
          </w:p>
          <w:p w14:paraId="52FF406D"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Organizational culture, behaviour, structure, and  model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3",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3", "issue" : "10", "issued" : { "date-parts" : [ [ "2010" ] ] }, "page" : "1603-1608", "title" : "An Innovative Residency Program Designed Children", "type" : "article-journal", "volume" : "85" }, "uris" : [ "http://www.mendeley.com/documents/?uuid=8da44ccf-7a1d-470d-a1a6-2b4e0600d390" ] }, { "id" : "ITEM-4",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4", "issue" : "2", "issued" : { "date-parts" : [ [ "2009" ] ] }, "page" : "125-130", "title" : "Teaching the Physician-Manager Role Development and Implementation of a Pilot Curriculum", "type" : "article-journal", "volume" : "33" }, "uris" : [ "http://www.mendeley.com/documents/?uuid=5ef7ae38-2f20-410a-8eb1-55912c1a3219" ] }, { "id" : "ITEM-5",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5",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37,38,40,48,81&lt;/sup&gt;", "plainTextFormattedCitation" : "37,38,40,48,81", "previouslyFormattedCitation" : "&lt;sup&gt;41,44,45,47,83&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7,38,40,48,81</w:t>
            </w:r>
            <w:r w:rsidRPr="007C4ECB">
              <w:rPr>
                <w:rFonts w:eastAsia="Calibri"/>
                <w:sz w:val="19"/>
                <w:szCs w:val="19"/>
                <w:lang w:val="en-GB"/>
              </w:rPr>
              <w:fldChar w:fldCharType="end"/>
            </w:r>
          </w:p>
          <w:p w14:paraId="255781CC"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Organizational development and leadership</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id" : "ITEM-2",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2", "issue" : "11", "issued" : { "date-parts" : [ [ "2017" ] ] }, "page" : "1468-1470", "publisher" : "American College of Radiology", "title" : "A Leadership Development Program for Radiology Residents", "type" : "article-journal", "volume" : "14" }, "uris" : [ "http://www.mendeley.com/documents/?uuid=8a4221a3-6307-4047-8c33-cfb6219d2747" ] } ], "mendeley" : { "formattedCitation" : "&lt;sup&gt;32,55&lt;/sup&gt;", "plainTextFormattedCitation" : "32,55", "previouslyFormattedCitation" : "&lt;sup&gt;33,56&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2,55</w:t>
            </w:r>
            <w:r w:rsidRPr="007C4ECB">
              <w:rPr>
                <w:rFonts w:eastAsia="Calibri"/>
                <w:sz w:val="20"/>
                <w:szCs w:val="20"/>
                <w:lang w:val="en-GB"/>
              </w:rPr>
              <w:fldChar w:fldCharType="end"/>
            </w:r>
          </w:p>
          <w:p w14:paraId="291B2DAD"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lastRenderedPageBreak/>
              <w:t>Personality type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mendeley" : { "formattedCitation" : "&lt;sup&gt;33&lt;/sup&gt;", "plainTextFormattedCitation" : "33", "previouslyFormattedCitation" : "&lt;sup&gt;3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3</w:t>
            </w:r>
            <w:r w:rsidRPr="007C4ECB">
              <w:rPr>
                <w:rFonts w:eastAsia="Calibri"/>
                <w:sz w:val="19"/>
                <w:szCs w:val="19"/>
                <w:lang w:val="en-GB"/>
              </w:rPr>
              <w:fldChar w:fldCharType="end"/>
            </w:r>
          </w:p>
        </w:tc>
        <w:tc>
          <w:tcPr>
            <w:tcW w:w="1492" w:type="dxa"/>
            <w:tcBorders>
              <w:top w:val="nil"/>
              <w:left w:val="single" w:sz="4" w:space="0" w:color="auto"/>
              <w:bottom w:val="nil"/>
              <w:right w:val="single" w:sz="4" w:space="0" w:color="auto"/>
            </w:tcBorders>
          </w:tcPr>
          <w:p w14:paraId="12B41307"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lastRenderedPageBreak/>
              <w:t>10 (32</w:t>
            </w:r>
            <w:r w:rsidRPr="007C4ECB">
              <w:rPr>
                <w:rFonts w:eastAsia="Calibri"/>
                <w:sz w:val="20"/>
                <w:szCs w:val="20"/>
                <w:lang w:val="en-GB"/>
              </w:rPr>
              <w:t>.3)</w:t>
            </w:r>
          </w:p>
          <w:p w14:paraId="214AAA78"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487A768A"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1D2267C6"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4BF3D006" w14:textId="77777777" w:rsidR="00B03D04" w:rsidRPr="007C4ECB" w:rsidRDefault="00B03D04" w:rsidP="006477D3">
            <w:pPr>
              <w:autoSpaceDE/>
              <w:autoSpaceDN/>
              <w:adjustRightInd/>
              <w:spacing w:line="240" w:lineRule="auto"/>
              <w:contextualSpacing/>
              <w:rPr>
                <w:rFonts w:eastAsia="Calibri"/>
                <w:sz w:val="20"/>
                <w:szCs w:val="20"/>
                <w:lang w:val="en-GB"/>
              </w:rPr>
            </w:pPr>
            <w:r w:rsidRPr="007C4ECB">
              <w:rPr>
                <w:rFonts w:eastAsia="Calibri"/>
                <w:sz w:val="20"/>
                <w:szCs w:val="20"/>
                <w:lang w:val="en-GB"/>
              </w:rPr>
              <w:t xml:space="preserve">4 </w:t>
            </w:r>
            <w:r>
              <w:rPr>
                <w:rFonts w:eastAsia="Calibri"/>
                <w:sz w:val="19"/>
                <w:szCs w:val="19"/>
                <w:lang w:val="en-GB"/>
              </w:rPr>
              <w:t>(12.9</w:t>
            </w:r>
            <w:r w:rsidRPr="007C4ECB">
              <w:rPr>
                <w:rFonts w:eastAsia="Calibri"/>
                <w:sz w:val="19"/>
                <w:szCs w:val="19"/>
                <w:lang w:val="en-GB"/>
              </w:rPr>
              <w:t>)</w:t>
            </w:r>
          </w:p>
          <w:p w14:paraId="63805FC0"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4EE64654"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7324EED6"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6AEB7E47"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7585144"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42329810"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2A00690B"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CCA8C8E"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317F2151"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752DF252"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7EB62214"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2C4667DB"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240B0983" w14:textId="77777777" w:rsidR="00B03D04" w:rsidRPr="007C4ECB" w:rsidRDefault="00B03D04" w:rsidP="006477D3">
            <w:pPr>
              <w:autoSpaceDE/>
              <w:autoSpaceDN/>
              <w:adjustRightInd/>
              <w:spacing w:line="240" w:lineRule="auto"/>
              <w:contextualSpacing/>
              <w:rPr>
                <w:rFonts w:eastAsia="Calibri"/>
                <w:sz w:val="20"/>
                <w:szCs w:val="20"/>
                <w:lang w:val="en-GB"/>
              </w:rPr>
            </w:pPr>
            <w:r>
              <w:rPr>
                <w:rFonts w:eastAsia="Calibri"/>
                <w:sz w:val="20"/>
                <w:szCs w:val="20"/>
                <w:lang w:val="en-GB"/>
              </w:rPr>
              <w:lastRenderedPageBreak/>
              <w:t>1 (3.2</w:t>
            </w:r>
            <w:r w:rsidRPr="007C4ECB">
              <w:rPr>
                <w:rFonts w:eastAsia="Calibri"/>
                <w:sz w:val="20"/>
                <w:szCs w:val="20"/>
                <w:lang w:val="en-GB"/>
              </w:rPr>
              <w:t>)</w:t>
            </w:r>
          </w:p>
        </w:tc>
      </w:tr>
      <w:tr w:rsidR="00B03D04" w:rsidRPr="007C4ECB" w14:paraId="2B5DB884" w14:textId="77777777" w:rsidTr="006477D3">
        <w:trPr>
          <w:trHeight w:val="252"/>
        </w:trPr>
        <w:tc>
          <w:tcPr>
            <w:tcW w:w="9282" w:type="dxa"/>
            <w:tcBorders>
              <w:top w:val="nil"/>
              <w:bottom w:val="nil"/>
              <w:right w:val="single" w:sz="4" w:space="0" w:color="auto"/>
            </w:tcBorders>
          </w:tcPr>
          <w:p w14:paraId="6EDD4BC3"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lastRenderedPageBreak/>
              <w:t>Physician/surgeon health and wellbeing (stress management, mindfulness, meditation)</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1",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2",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2", "issue" : "4", "issued" : { "date-parts" : [ [ "2014" ] ] }, "page" : "316-329", "title" : "Developing junior doctors as leaders of service improvement", "type" : "article-journal", "volume" : "27" }, "uris" : [ "http://www.mendeley.com/documents/?uuid=6426ac0a-919d-448a-9191-61cfc75a34a1" ] }, { "id" : "ITEM-3",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3", "issue" : "10", "issued" : { "date-parts" : [ [ "2012" ] ] }, "page" : "940-944", "title" : "Training Future Surgeons for Management Roles", "type" : "article-journal", "volume" : "147" }, "uris" : [ "http://www.mendeley.com/documents/?uuid=c5214e77-b4ff-4a4d-9e28-077809dea07c" ] } ], "mendeley" : { "formattedCitation" : "&lt;sup&gt;38,42,53&lt;/sup&gt;", "plainTextFormattedCitation" : "38,42,53", "previouslyFormattedCitation" : "&lt;sup&gt;45,49,5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8,42,53</w:t>
            </w:r>
            <w:r w:rsidRPr="007C4ECB">
              <w:rPr>
                <w:rFonts w:eastAsia="Calibri"/>
                <w:sz w:val="19"/>
                <w:szCs w:val="19"/>
                <w:lang w:val="en-GB"/>
              </w:rPr>
              <w:fldChar w:fldCharType="end"/>
            </w:r>
          </w:p>
          <w:p w14:paraId="3AB078B8"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Policy (health care/public)</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id" : "ITEM-2",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2", "issue" : "1", "issued" : { "date-parts" : [ [ "2015" ] ] }, "page" : "39-54", "title" : "The impact of an integrated medical leadership programme", "type" : "article-journal", "volume" : "29" }, "uris" : [ "http://www.mendeley.com/documents/?uuid=85253a21-2a13-462d-afdc-fda96d0a50a8" ] }, { "id" : "ITEM-3",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3", "issue" : "11", "issued" : { "date-parts" : [ [ "2017" ] ] }, "page" : "1468-1470", "publisher" : "American College of Radiology", "title" : "A Leadership Development Program for Radiology Residents", "type" : "article-journal", "volume" : "14" }, "uris" : [ "http://www.mendeley.com/documents/?uuid=8a4221a3-6307-4047-8c33-cfb6219d2747" ] }, { "id" : "ITEM-4",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4", "issue" : "10", "issued" : { "date-parts" : [ [ "2010" ] ] }, "page" : "1603-1608", "title" : "An Innovative Residency Program Designed Children", "type" : "article-journal", "volume" : "85" }, "uris" : [ "http://www.mendeley.com/documents/?uuid=8da44ccf-7a1d-470d-a1a6-2b4e0600d390" ] }, { "id" : "ITEM-5",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5", "issue" : "9", "issued" : { "date-parts" : [ [ "2009" ] ] }, "page" : "11-13", "title" : "Using a Simulated Practice to Improve Practice Management Learning", "type" : "article-journal", "volume" : "41" }, "uris" : [ "http://www.mendeley.com/documents/?uuid=0f33909f-5f98-4446-bdfc-a5ba6065a371" ] }, { "id" : "ITEM-6",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6",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32,40,52,54,55&lt;/sup&gt;", "plainTextFormattedCitation" : "23,32,40,52,54,55", "previouslyFormattedCitation" : "&lt;sup&gt;23,33,47,53,55,56&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3,32,40,52,54,55</w:t>
            </w:r>
            <w:r w:rsidRPr="007C4ECB">
              <w:rPr>
                <w:rFonts w:eastAsia="Calibri"/>
                <w:sz w:val="20"/>
                <w:szCs w:val="20"/>
                <w:lang w:val="en-GB"/>
              </w:rPr>
              <w:fldChar w:fldCharType="end"/>
            </w:r>
          </w:p>
          <w:p w14:paraId="1F13EE82"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Power (positive power and influence, power, politics, and persuasion)</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id" : "ITEM-2",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2",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33&lt;/sup&gt;", "plainTextFormattedCitation" : "23,33", "previouslyFormattedCitation" : "&lt;sup&gt;23,34&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3,33</w:t>
            </w:r>
            <w:r w:rsidRPr="007C4ECB">
              <w:rPr>
                <w:rFonts w:eastAsia="Calibri"/>
                <w:sz w:val="20"/>
                <w:szCs w:val="20"/>
                <w:lang w:val="en-GB"/>
              </w:rPr>
              <w:fldChar w:fldCharType="end"/>
            </w:r>
          </w:p>
          <w:p w14:paraId="5AB1A586"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Practice management ( groups and compensation, private  practice)</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id" : "ITEM-2",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2", "issue" : "10", "issued" : { "date-parts" : [ [ "2012" ] ] }, "page" : "940-944", "title" : "Training Future Surgeons for Management Roles", "type" : "article-journal", "volume" : "147" }, "uris" : [ "http://www.mendeley.com/documents/?uuid=c5214e77-b4ff-4a4d-9e28-077809dea07c" ] }, { "id" : "ITEM-3",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3", "issue" : "11", "issued" : { "date-parts" : [ [ "2017" ] ] }, "page" : "1468-1470", "publisher" : "American College of Radiology", "title" : "A Leadership Development Program for Radiology Residents", "type" : "article-journal", "volume" : "14" }, "uris" : [ "http://www.mendeley.com/documents/?uuid=8a4221a3-6307-4047-8c33-cfb6219d2747" ] } ], "mendeley" : { "formattedCitation" : "&lt;sup&gt;52,53,55&lt;/sup&gt;", "plainTextFormattedCitation" : "52,53,55", "previouslyFormattedCitation" : "&lt;sup&gt;53,54,56&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2,53,55</w:t>
            </w:r>
            <w:r w:rsidRPr="007C4ECB">
              <w:rPr>
                <w:rFonts w:eastAsia="Calibri"/>
                <w:sz w:val="19"/>
                <w:szCs w:val="19"/>
                <w:lang w:val="en-GB"/>
              </w:rPr>
              <w:fldChar w:fldCharType="end"/>
            </w:r>
            <w:r w:rsidRPr="007C4ECB">
              <w:rPr>
                <w:rFonts w:eastAsia="Calibri"/>
                <w:sz w:val="19"/>
                <w:szCs w:val="19"/>
                <w:lang w:val="en-GB"/>
              </w:rPr>
              <w:t xml:space="preserve"> </w:t>
            </w:r>
          </w:p>
          <w:p w14:paraId="6C27FDA3"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Preventive medicine</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1",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mendeley" : { "formattedCitation" : "&lt;sup&gt;56&lt;/sup&gt;", "plainTextFormattedCitation" : "56", "previouslyFormattedCitation" : "&lt;sup&gt;5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56</w:t>
            </w:r>
            <w:r w:rsidRPr="007C4ECB">
              <w:rPr>
                <w:rFonts w:eastAsia="Calibri"/>
                <w:sz w:val="19"/>
                <w:szCs w:val="19"/>
                <w:lang w:val="en-GB"/>
              </w:rPr>
              <w:fldChar w:fldCharType="end"/>
            </w:r>
          </w:p>
          <w:p w14:paraId="553A4F00"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Professionalism</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1",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2",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2", "issued" : { "date-parts" : [ [ "2016" ] ] }, "page" : "587-591", "title" : "Leadership for All : An Internal Medicine Residency Leadership Development Program", "type" : "article-journal", "volume" : "October" }, "uris" : [ "http://www.mendeley.com/documents/?uuid=485b31df-0607-4a87-b572-eba82016bac0" ] } ], "mendeley" : { "formattedCitation" : "&lt;sup&gt;38,43&lt;/sup&gt;", "plainTextFormattedCitation" : "38,43", "previouslyFormattedCitation" : "&lt;sup&gt;45,50&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8,43</w:t>
            </w:r>
            <w:r w:rsidRPr="007C4ECB">
              <w:rPr>
                <w:rFonts w:eastAsia="Calibri"/>
                <w:sz w:val="19"/>
                <w:szCs w:val="19"/>
                <w:lang w:val="en-GB"/>
              </w:rPr>
              <w:fldChar w:fldCharType="end"/>
            </w:r>
          </w:p>
          <w:p w14:paraId="38F58559"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Program evaluation</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1", "issue" : "10", "issued" : { "date-parts" : [ [ "2010" ] ] }, "page" : "1603-1608", "title" : "An Innovative Residency Program Designed Children", "type" : "article-journal", "volume" : "85" }, "uris" : [ "http://www.mendeley.com/documents/?uuid=8da44ccf-7a1d-470d-a1a6-2b4e0600d390" ] }, { "id" : "ITEM-2",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2", "issue" : "2", "issued" : { "date-parts" : [ [ "2009" ] ] }, "page" : "125-130", "title" : "Teaching the Physician-Manager Role Development and Implementation of a Pilot Curriculum", "type" : "article-journal", "volume" : "33" }, "uris" : [ "http://www.mendeley.com/documents/?uuid=5ef7ae38-2f20-410a-8eb1-55912c1a3219" ] } ], "mendeley" : { "formattedCitation" : "&lt;sup&gt;40,48&lt;/sup&gt;", "plainTextFormattedCitation" : "40,48", "previouslyFormattedCitation" : "&lt;sup&gt;41,4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0,48</w:t>
            </w:r>
            <w:r w:rsidRPr="007C4ECB">
              <w:rPr>
                <w:rFonts w:eastAsia="Calibri"/>
                <w:sz w:val="19"/>
                <w:szCs w:val="19"/>
                <w:lang w:val="en-GB"/>
              </w:rPr>
              <w:fldChar w:fldCharType="end"/>
            </w:r>
          </w:p>
          <w:p w14:paraId="3E0972B6"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Program planning and design</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mendeley" : { "formattedCitation" : "&lt;sup&gt;37&lt;/sup&gt;", "plainTextFormattedCitation" : "37", "previouslyFormattedCitation" : "&lt;sup&gt;4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37</w:t>
            </w:r>
            <w:r w:rsidRPr="007C4ECB">
              <w:rPr>
                <w:rFonts w:eastAsia="Calibri"/>
                <w:sz w:val="19"/>
                <w:szCs w:val="19"/>
                <w:lang w:val="en-GB"/>
              </w:rPr>
              <w:fldChar w:fldCharType="end"/>
            </w:r>
          </w:p>
          <w:p w14:paraId="0B827F9F"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Project management</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1", "issue" : "10", "issued" : { "date-parts" : [ [ "2010" ] ] }, "page" : "1603-1608", "title" : "An Innovative Residency Program Designed Children", "type" : "article-journal", "volume" : "85" }, "uris" : [ "http://www.mendeley.com/documents/?uuid=8da44ccf-7a1d-470d-a1a6-2b4e0600d390" ] } ], "mendeley" : { "formattedCitation" : "&lt;sup&gt;40&lt;/sup&gt;", "plainTextFormattedCitation" : "40", "previouslyFormattedCitation" : "&lt;sup&gt;4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0</w:t>
            </w:r>
            <w:r w:rsidRPr="007C4ECB">
              <w:rPr>
                <w:rFonts w:eastAsia="Calibri"/>
                <w:sz w:val="19"/>
                <w:szCs w:val="19"/>
                <w:lang w:val="en-GB"/>
              </w:rPr>
              <w:fldChar w:fldCharType="end"/>
            </w:r>
          </w:p>
          <w:p w14:paraId="28669F86" w14:textId="77777777" w:rsidR="00B03D04" w:rsidRPr="006223FA"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Public health (</w:t>
            </w:r>
            <w:r w:rsidRPr="006223FA">
              <w:rPr>
                <w:rFonts w:eastAsia="Calibri"/>
                <w:sz w:val="19"/>
                <w:szCs w:val="19"/>
                <w:lang w:val="en-GB"/>
              </w:rPr>
              <w:t>local systems, critical issues)</w:t>
            </w:r>
            <w:r w:rsidRPr="006223FA">
              <w:rPr>
                <w:rFonts w:eastAsia="Calibri"/>
                <w:sz w:val="19"/>
                <w:szCs w:val="19"/>
                <w:lang w:val="en-GB"/>
              </w:rPr>
              <w:fldChar w:fldCharType="begin" w:fldLock="1"/>
            </w:r>
            <w:r>
              <w:rPr>
                <w:rFonts w:eastAsia="Calibri"/>
                <w:sz w:val="19"/>
                <w:szCs w:val="19"/>
                <w:lang w:val="en-GB"/>
              </w:rPr>
              <w:instrText>ADDIN CSL_CITATION { "citationItems" : [ { "id" : "ITEM-1",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1",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mendeley" : { "formattedCitation" : "&lt;sup&gt;56&lt;/sup&gt;", "plainTextFormattedCitation" : "56", "previouslyFormattedCitation" : "&lt;sup&gt;57&lt;/sup&gt;" }, "properties" : { "noteIndex" : 0 }, "schema" : "https://github.com/citation-style-language/schema/raw/master/csl-citation.json" }</w:instrText>
            </w:r>
            <w:r w:rsidRPr="006223FA">
              <w:rPr>
                <w:rFonts w:eastAsia="Calibri"/>
                <w:sz w:val="19"/>
                <w:szCs w:val="19"/>
                <w:lang w:val="en-GB"/>
              </w:rPr>
              <w:fldChar w:fldCharType="separate"/>
            </w:r>
            <w:r w:rsidRPr="007B6900">
              <w:rPr>
                <w:rFonts w:eastAsia="Calibri"/>
                <w:noProof/>
                <w:sz w:val="19"/>
                <w:szCs w:val="19"/>
                <w:vertAlign w:val="superscript"/>
                <w:lang w:val="en-GB"/>
              </w:rPr>
              <w:t>56</w:t>
            </w:r>
            <w:r w:rsidRPr="006223FA">
              <w:rPr>
                <w:rFonts w:eastAsia="Calibri"/>
                <w:sz w:val="19"/>
                <w:szCs w:val="19"/>
                <w:lang w:val="en-GB"/>
              </w:rPr>
              <w:fldChar w:fldCharType="end"/>
            </w:r>
          </w:p>
          <w:p w14:paraId="0402AA54" w14:textId="77777777" w:rsidR="00B03D04" w:rsidRPr="006223FA"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6223FA">
              <w:rPr>
                <w:rFonts w:eastAsia="Calibri"/>
                <w:sz w:val="19"/>
                <w:szCs w:val="19"/>
                <w:lang w:val="en-GB"/>
              </w:rPr>
              <w:t>Quality Improvement and/or Patient Safety (QI methods/statistics, service redesign)</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2",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2", "issue" : "December", "issued" : { "date-parts" : [ [ "2015" ] ] }, "title" : "Education for Primary Care Teaching exchange Teaching exchange", "type" : "article-journal", "volume" : "9879" }, "uris" : [ "http://www.mendeley.com/documents/?uuid=e260d33f-c9ae-4e8a-ac4b-6f6bb7e14382" ] }, { "id" : "ITEM-3",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3", "issue" : "3", "issued" : { "date-parts" : [ [ "2013" ] ] }, "page" : "345-350", "publisher" : "Elsevier Ltd", "title" : "to Radiology Residents", "type" : "article-journal", "volume" : "20" }, "uris" : [ "http://www.mendeley.com/documents/?uuid=423fda30-ff99-457f-951d-ca804cc59f06" ] }, { "id" : "ITEM-4",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4", "issued" : { "date-parts" : [ [ "2010" ] ] }, "page" : "26-31", "title" : "Leadership lessons from military education for postgraduate medical curricular improvement", "type" : "article-journal", "volume" : "7" }, "uris" : [ "http://www.mendeley.com/documents/?uuid=74e68c33-b84c-4b0f-9b9c-ad9a4618d733" ] }, { "id" : "ITEM-5",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5", "issue" : "3", "issued" : { "date-parts" : [ [ "2012" ] ] }, "page" : "241-252", "title" : "Teaching Adaptive Leadership to Family Medicine Residents : What ? Why ? How ?", "type" : "article-journal", "volume" : "30" }, "uris" : [ "http://www.mendeley.com/documents/?uuid=dbcd7091-d945-4607-8c70-be8ac046a227" ] }, { "id" : "ITEM-6",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6",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7",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7",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8",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8", "issue" : "4", "issued" : { "date-parts" : [ [ "2007" ] ] }, "page" : "1-12", "title" : "Leadership and management training for residents and fellows: A curriculum for future medical directors", "type" : "article-journal", "volume" : "131" }, "uris" : [ "http://www.mendeley.com/documents/?uuid=93d5fe15-1b8a-42cd-8696-103b194d6f2f" ] }, { "id" : "ITEM-9",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9", "issue" : "9", "issued" : { "date-parts" : [ [ "2009" ] ] }, "page" : "11-13", "title" : "Using a Simulated Practice to Improve Practice Management Learning", "type" : "article-journal", "volume" : "41" }, "uris" : [ "http://www.mendeley.com/documents/?uuid=0f33909f-5f98-4446-bdfc-a5ba6065a371" ] }, { "id" : "ITEM-10",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10",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11",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11", "issued" : { "date-parts" : [ [ "2013" ] ] }, "page" : "956-963", "title" : "Developing future clinical leaders for quality improvement : experience from a London children \u2019 s hospital", "type" : "article-journal", "volume" : "22" }, "uris" : [ "http://www.mendeley.com/documents/?uuid=523b6fdc-a676-4084-8095-338834af4a0d" ] }, { "id" : "ITEM-12",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12", "issue" : "2", "issued" : { "date-parts" : [ [ "2009" ] ] }, "page" : "125-130", "title" : "Teaching the Physician-Manager Role Development and Implementation of a Pilot Curriculum", "type" : "article-journal", "volume" : "33" }, "uris" : [ "http://www.mendeley.com/documents/?uuid=5ef7ae38-2f20-410a-8eb1-55912c1a3219" ] }, { "id" : "ITEM-13",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13", "issued" : { "date-parts" : [ [ "2011" ] ] }, "page" : "27-32", "title" : "Medical leadership : why it \u2019 s important , what is required , and how we develop it", "type" : "article-journal", "volume" : "87" }, "uris" : [ "http://www.mendeley.com/documents/?uuid=9f11a63c-1cac-427b-9020-2d4ca517c8d3" ] }, { "id" : "ITEM-14", "itemData" : { "DOI" : "10.1108/17479881111194161", "ISBN" : "1747988111", "author" : [ { "dropping-particle" : "", "family" : "Stoll", "given" : "Louise", "non-dropping-particle" : "", "parse-names" : false, "suffix" : "" }, { "dropping-particle" : "", "family" : "Swanwick", "given" : "Tim", "non-dropping-particle" : "", "parse-names" : false, "suffix" : "" }, { "dropping-particle" : "", "family" : "Foster-turner", "given" : "Julia", "non-dropping-particle" : "", "parse-names" : false, "suffix" : "" }, { "dropping-particle" : "", "family" : "Moss", "given" : "Fiona", "non-dropping-particle" : "", "parse-names" : false, "suffix" : "" } ], "container-title" : "The International Journal of Leadership in Public Services", "id" : "ITEM-14", "issue" : "4", "issued" : { "date-parts" : [ [ "2011" ] ] }, "page" : "273-286", "title" : "Leadership development for junior doctors What can we learn from \u201c Darzi \u201d Fellowships in clinical leadership ?", "type" : "article-journal", "volume" : "7" }, "uris" : [ "http://www.mendeley.com/documents/?uuid=56e4e4de-f996-49c3-ae80-cba24dbf3e77" ] }, { "id" : "ITEM-15", "itemData" : { "DOI" : "10.1093/intqhc/mzw091", "author" : [ { "dropping-particle" : "", "family" : "Voogt", "given" : "Judith J", "non-dropping-particle" : "", "parse-names" : false, "suffix" : "" }, { "dropping-particle" : "", "family" : "Rensen", "given" : "Elizabeth", "non-dropping-particle" : "Van", "parse-names" : false, "suffix" : "" }, { "dropping-particle" : "", "family" : "Schaaf", "given" : "Marieke", "non-dropping-particle" : "Van der", "parse-names" : false, "suffix" : "" }, { "dropping-particle" : "", "family" : "Noordegraaf", "given" : "Mirko", "non-dropping-particle" : "", "parse-names" : false, "suffix" : "" }, { "dropping-particle" : "", "family" : "Schneider", "given" : "M M", "non-dropping-particle" : "", "parse-names" : false, "suffix" : "" } ], "container-title" : "International Journal for Quality in Health Care", "id" : "ITEM-15", "issue" : "September", "issued" : { "date-parts" : [ [ "2016" ] ] }, "page" : "665-674", "title" : "Building bridges : engaging medical residents in quality improvement and medical leadership", "type" : "article-journal", "volume" : "28" }, "uris" : [ "http://www.mendeley.com/documents/?uuid=18fd1f91-4b02-4332-aad0-f62e6ba88d64", "http://www.mendeley.com/documents/?uuid=f3928af7-ce0d-4bbb-9d8e-931994061242" ] } ], "mendeley" : { "formattedCitation" : "&lt;sup&gt;23,33,37\u201339,44,46,48\u201352,54,56,76&lt;/sup&gt;", "plainTextFormattedCitation" : "23,33,37\u201339,44,46,48\u201352,54,56,76", "previouslyFormattedCitation" : "&lt;sup&gt;23,34,37,39,41,42,44\u201346,51\u201353,55,57,7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23,33,37–39,44,46,48–52,54,56,76</w:t>
            </w:r>
            <w:r w:rsidRPr="006223FA">
              <w:rPr>
                <w:rFonts w:eastAsia="Calibri"/>
                <w:sz w:val="20"/>
                <w:szCs w:val="20"/>
                <w:lang w:val="en-GB"/>
              </w:rPr>
              <w:fldChar w:fldCharType="end"/>
            </w:r>
          </w:p>
          <w:p w14:paraId="754D1967" w14:textId="77777777" w:rsidR="00B03D04" w:rsidRPr="006223FA"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6223FA">
              <w:rPr>
                <w:rFonts w:eastAsia="Calibri"/>
                <w:sz w:val="19"/>
                <w:szCs w:val="19"/>
                <w:lang w:val="en-GB"/>
              </w:rPr>
              <w:t xml:space="preserve">Research enterprise management </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mendeley" : { "formattedCitation" : "&lt;sup&gt;76&lt;/sup&gt;", "plainTextFormattedCitation" : "76", "previouslyFormattedCitation" : "&lt;sup&gt;7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76</w:t>
            </w:r>
            <w:r w:rsidRPr="006223FA">
              <w:rPr>
                <w:rFonts w:eastAsia="Calibri"/>
                <w:sz w:val="20"/>
                <w:szCs w:val="20"/>
                <w:lang w:val="en-GB"/>
              </w:rPr>
              <w:fldChar w:fldCharType="end"/>
            </w:r>
          </w:p>
          <w:p w14:paraId="29D469CC" w14:textId="77777777" w:rsidR="00B03D04" w:rsidRPr="006223FA"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6223FA">
              <w:rPr>
                <w:rFonts w:eastAsia="Calibri"/>
                <w:sz w:val="19"/>
                <w:szCs w:val="19"/>
                <w:lang w:val="en-GB"/>
              </w:rPr>
              <w:t>Research skills</w:t>
            </w:r>
            <w:r w:rsidRPr="006223FA">
              <w:rPr>
                <w:rFonts w:eastAsia="Calibri"/>
                <w:sz w:val="19"/>
                <w:szCs w:val="19"/>
                <w:lang w:val="en-GB"/>
              </w:rPr>
              <w:fldChar w:fldCharType="begin" w:fldLock="1"/>
            </w:r>
            <w:r>
              <w:rPr>
                <w:rFonts w:eastAsia="Calibri"/>
                <w:sz w:val="19"/>
                <w:szCs w:val="19"/>
                <w:lang w:val="en-GB"/>
              </w:rPr>
              <w:instrText>ADDIN CSL_CITATION { "citationItems" : [ { "id" : "ITEM-1",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1", "issue" : "4", "issued" : { "date-parts" : [ [ "2014" ] ] }, "page" : "343-354", "title" : "Professional medical leadership : a relational training model", "type" : "article-journal", "volume" : "27" }, "uris" : [ "http://www.mendeley.com/documents/?uuid=681d117b-310d-464f-9a2e-0171eb196e2b" ] } ], "mendeley" : { "formattedCitation" : "&lt;sup&gt;34&lt;/sup&gt;", "plainTextFormattedCitation" : "34", "previouslyFormattedCitation" : "&lt;sup&gt;35&lt;/sup&gt;" }, "properties" : { "noteIndex" : 0 }, "schema" : "https://github.com/citation-style-language/schema/raw/master/csl-citation.json" }</w:instrText>
            </w:r>
            <w:r w:rsidRPr="006223FA">
              <w:rPr>
                <w:rFonts w:eastAsia="Calibri"/>
                <w:sz w:val="19"/>
                <w:szCs w:val="19"/>
                <w:lang w:val="en-GB"/>
              </w:rPr>
              <w:fldChar w:fldCharType="separate"/>
            </w:r>
            <w:r w:rsidRPr="007B6900">
              <w:rPr>
                <w:rFonts w:eastAsia="Calibri"/>
                <w:noProof/>
                <w:sz w:val="19"/>
                <w:szCs w:val="19"/>
                <w:vertAlign w:val="superscript"/>
                <w:lang w:val="en-GB"/>
              </w:rPr>
              <w:t>34</w:t>
            </w:r>
            <w:r w:rsidRPr="006223FA">
              <w:rPr>
                <w:rFonts w:eastAsia="Calibri"/>
                <w:sz w:val="19"/>
                <w:szCs w:val="19"/>
                <w:lang w:val="en-GB"/>
              </w:rPr>
              <w:fldChar w:fldCharType="end"/>
            </w:r>
            <w:r w:rsidRPr="006223FA">
              <w:rPr>
                <w:rFonts w:eastAsia="Calibri"/>
                <w:sz w:val="20"/>
                <w:szCs w:val="20"/>
                <w:lang w:val="en-GB"/>
              </w:rPr>
              <w:t xml:space="preserve"> (writing for publication</w:t>
            </w:r>
            <w:r w:rsidRPr="006223FA">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1",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mendeley" : { "formattedCitation" : "&lt;sup&gt;56&lt;/sup&gt;", "plainTextFormattedCitation" : "56", "previouslyFormattedCitation" : "&lt;sup&gt;57&lt;/sup&gt;" }, "properties" : { "noteIndex" : 0 }, "schema" : "https://github.com/citation-style-language/schema/raw/master/csl-citation.json" }</w:instrText>
            </w:r>
            <w:r w:rsidRPr="006223FA">
              <w:rPr>
                <w:rFonts w:eastAsia="Calibri"/>
                <w:sz w:val="20"/>
                <w:szCs w:val="20"/>
                <w:lang w:val="en-GB"/>
              </w:rPr>
              <w:fldChar w:fldCharType="separate"/>
            </w:r>
            <w:r w:rsidRPr="007B6900">
              <w:rPr>
                <w:rFonts w:eastAsia="Calibri"/>
                <w:noProof/>
                <w:sz w:val="20"/>
                <w:szCs w:val="20"/>
                <w:vertAlign w:val="superscript"/>
                <w:lang w:val="en-GB"/>
              </w:rPr>
              <w:t>56</w:t>
            </w:r>
            <w:r w:rsidRPr="006223FA">
              <w:rPr>
                <w:rFonts w:eastAsia="Calibri"/>
                <w:sz w:val="20"/>
                <w:szCs w:val="20"/>
                <w:lang w:val="en-GB"/>
              </w:rPr>
              <w:fldChar w:fldCharType="end"/>
            </w:r>
            <w:r w:rsidRPr="006223FA">
              <w:rPr>
                <w:rFonts w:eastAsia="Calibri"/>
                <w:sz w:val="19"/>
                <w:szCs w:val="19"/>
                <w:lang w:val="en-GB"/>
              </w:rPr>
              <w:t xml:space="preserve"> grant writing</w:t>
            </w:r>
            <w:r w:rsidRPr="006223FA">
              <w:rPr>
                <w:rFonts w:eastAsia="Calibri"/>
                <w:sz w:val="19"/>
                <w:szCs w:val="19"/>
                <w:lang w:val="en-GB"/>
              </w:rPr>
              <w:fldChar w:fldCharType="begin" w:fldLock="1"/>
            </w:r>
            <w:r>
              <w:rPr>
                <w:rFonts w:eastAsia="Calibri"/>
                <w:sz w:val="19"/>
                <w:szCs w:val="19"/>
                <w:lang w:val="en-GB"/>
              </w:rPr>
              <w:instrText>ADDIN CSL_CITATION { "citationItems" : [ { "id" : "ITEM-1",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1", "issue" : "10", "issued" : { "date-parts" : [ [ "2010" ] ] }, "page" : "1603-1608", "title" : "An Innovative Residency Program Designed Children", "type" : "article-journal", "volume" : "85" }, "uris" : [ "http://www.mendeley.com/documents/?uuid=8da44ccf-7a1d-470d-a1a6-2b4e0600d390" ] } ], "mendeley" : { "formattedCitation" : "&lt;sup&gt;40&lt;/sup&gt;", "plainTextFormattedCitation" : "40", "previouslyFormattedCitation" : "&lt;sup&gt;47&lt;/sup&gt;" }, "properties" : { "noteIndex" : 0 }, "schema" : "https://github.com/citation-style-language/schema/raw/master/csl-citation.json" }</w:instrText>
            </w:r>
            <w:r w:rsidRPr="006223FA">
              <w:rPr>
                <w:rFonts w:eastAsia="Calibri"/>
                <w:sz w:val="19"/>
                <w:szCs w:val="19"/>
                <w:lang w:val="en-GB"/>
              </w:rPr>
              <w:fldChar w:fldCharType="separate"/>
            </w:r>
            <w:r w:rsidRPr="007B6900">
              <w:rPr>
                <w:rFonts w:eastAsia="Calibri"/>
                <w:noProof/>
                <w:sz w:val="19"/>
                <w:szCs w:val="19"/>
                <w:vertAlign w:val="superscript"/>
                <w:lang w:val="en-GB"/>
              </w:rPr>
              <w:t>40</w:t>
            </w:r>
            <w:r w:rsidRPr="006223FA">
              <w:rPr>
                <w:rFonts w:eastAsia="Calibri"/>
                <w:sz w:val="19"/>
                <w:szCs w:val="19"/>
                <w:lang w:val="en-GB"/>
              </w:rPr>
              <w:fldChar w:fldCharType="end"/>
            </w:r>
            <w:r w:rsidRPr="006223FA">
              <w:rPr>
                <w:rFonts w:eastAsia="Calibri"/>
                <w:sz w:val="19"/>
                <w:szCs w:val="19"/>
                <w:lang w:val="en-GB"/>
              </w:rPr>
              <w:t>)</w:t>
            </w:r>
          </w:p>
          <w:p w14:paraId="54EB87CE"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6223FA">
              <w:rPr>
                <w:rFonts w:eastAsia="Calibri"/>
                <w:sz w:val="20"/>
                <w:szCs w:val="20"/>
                <w:lang w:val="en-GB"/>
              </w:rPr>
              <w:t>Service management (scheduling</w:t>
            </w:r>
            <w:r w:rsidRPr="007C4ECB">
              <w:rPr>
                <w:rFonts w:eastAsia="Calibri"/>
                <w:sz w:val="20"/>
                <w:szCs w:val="20"/>
                <w:lang w:val="en-GB"/>
              </w:rPr>
              <w:t>/triage)</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2", "issue" : "9", "issued" : { "date-parts" : [ [ "2009" ] ] }, "page" : "11-13", "title" : "Using a Simulated Practice to Improve Practice Management Learning", "type" : "article-journal", "volume" : "41" }, "uris" : [ "http://www.mendeley.com/documents/?uuid=0f33909f-5f98-4446-bdfc-a5ba6065a371" ] } ], "mendeley" : { "formattedCitation" : "&lt;sup&gt;51,54&lt;/sup&gt;", "plainTextFormattedCitation" : "51,54", "previouslyFormattedCitation" : "&lt;sup&gt;52,55&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51,54</w:t>
            </w:r>
            <w:r w:rsidRPr="007C4ECB">
              <w:rPr>
                <w:rFonts w:eastAsia="Calibri"/>
                <w:sz w:val="20"/>
                <w:szCs w:val="20"/>
                <w:lang w:val="en-GB"/>
              </w:rPr>
              <w:fldChar w:fldCharType="end"/>
            </w:r>
          </w:p>
          <w:p w14:paraId="6AC5DBBA"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Social determinants of health</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1", "issue" : "10", "issued" : { "date-parts" : [ [ "2010" ] ] }, "page" : "1603-1608", "title" : "An Innovative Residency Program Designed Children", "type" : "article-journal", "volume" : "85" }, "uris" : [ "http://www.mendeley.com/documents/?uuid=8da44ccf-7a1d-470d-a1a6-2b4e0600d390" ] } ], "mendeley" : { "formattedCitation" : "&lt;sup&gt;40&lt;/sup&gt;", "plainTextFormattedCitation" : "40", "previouslyFormattedCitation" : "&lt;sup&gt;47&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0</w:t>
            </w:r>
            <w:r w:rsidRPr="007C4ECB">
              <w:rPr>
                <w:rFonts w:eastAsia="Calibri"/>
                <w:sz w:val="19"/>
                <w:szCs w:val="19"/>
                <w:lang w:val="en-GB"/>
              </w:rPr>
              <w:fldChar w:fldCharType="end"/>
            </w:r>
            <w:r w:rsidRPr="007C4ECB">
              <w:rPr>
                <w:rFonts w:eastAsia="Calibri"/>
                <w:sz w:val="19"/>
                <w:szCs w:val="19"/>
                <w:lang w:val="en-GB"/>
              </w:rPr>
              <w:t xml:space="preserve"> </w:t>
            </w:r>
          </w:p>
          <w:p w14:paraId="438B4C02"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Special populations (individual topic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1", "issue" : "10", "issued" : { "date-parts" : [ [ "2010" ] ] }, "page" : "1603-1608", "title" : "An Innovative Residency Program Designed Children", "type" : "article-journal", "volume" : "85" }, "uris" : [ "http://www.mendeley.com/documents/?uuid=8da44ccf-7a1d-470d-a1a6-2b4e0600d390" ] }, { "id" : "ITEM-2",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2", "issued" : { "date-parts" : [ [ "2008" ] ] }, "page" : "1140-1145", "title" : "Innovative Interspecialty Education and Leadership Intervention", "type" : "article-journal", "volume" : "56" }, "uris" : [ "http://www.mendeley.com/documents/?uuid=9a37a945-4c91-4938-9ab0-f83ff939442f" ] }, { "id" : "ITEM-3",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3", "issue" : "2", "issued" : { "date-parts" : [ [ "2009" ] ] }, "page" : "125-130", "title" : "Teaching the Physician-Manager Role Development and Implementation of a Pilot Curriculum", "type" : "article-journal", "volume" : "33" }, "uris" : [ "http://www.mendeley.com/documents/?uuid=5ef7ae38-2f20-410a-8eb1-55912c1a3219" ] } ], "mendeley" : { "formattedCitation" : "&lt;sup&gt;40,41,48&lt;/sup&gt;", "plainTextFormattedCitation" : "40,41,48", "previouslyFormattedCitation" : "&lt;sup&gt;41,47,48&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0,41,48</w:t>
            </w:r>
            <w:r w:rsidRPr="007C4ECB">
              <w:rPr>
                <w:rFonts w:eastAsia="Calibri"/>
                <w:sz w:val="19"/>
                <w:szCs w:val="19"/>
                <w:lang w:val="en-GB"/>
              </w:rPr>
              <w:fldChar w:fldCharType="end"/>
            </w:r>
          </w:p>
          <w:p w14:paraId="51EFAFAF"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Strategic planning/management</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id" : "ITEM-2",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2", "issue" : "9", "issued" : { "date-parts" : [ [ "2009" ] ] }, "page" : "11-13", "title" : "Using a Simulated Practice to Improve Practice Management Learning", "type" : "article-journal", "volume" : "41" }, "uris" : [ "http://www.mendeley.com/documents/?uuid=0f33909f-5f98-4446-bdfc-a5ba6065a371" ] }, { "id" : "ITEM-3",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3",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33,54&lt;/sup&gt;", "plainTextFormattedCitation" : "23,33,54", "previouslyFormattedCitation" : "&lt;sup&gt;23,34,55&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3,33,54</w:t>
            </w:r>
            <w:r w:rsidRPr="007C4ECB">
              <w:rPr>
                <w:rFonts w:eastAsia="Calibri"/>
                <w:sz w:val="20"/>
                <w:szCs w:val="20"/>
                <w:lang w:val="en-GB"/>
              </w:rPr>
              <w:fldChar w:fldCharType="end"/>
            </w:r>
          </w:p>
          <w:p w14:paraId="7333A6EF"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Supply chain management</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mendeley" : { "formattedCitation" : "&lt;sup&gt;76&lt;/sup&gt;", "plainTextFormattedCitation" : "76", "previouslyFormattedCitation" : "&lt;sup&gt;7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76</w:t>
            </w:r>
            <w:r w:rsidRPr="007C4ECB">
              <w:rPr>
                <w:rFonts w:eastAsia="Calibri"/>
                <w:sz w:val="20"/>
                <w:szCs w:val="20"/>
                <w:lang w:val="en-GB"/>
              </w:rPr>
              <w:fldChar w:fldCharType="end"/>
            </w:r>
          </w:p>
          <w:p w14:paraId="1F982147"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19"/>
                <w:szCs w:val="19"/>
                <w:lang w:val="en-GB"/>
              </w:rPr>
              <w:t>Teaching skills</w:t>
            </w:r>
            <w:r w:rsidRPr="007C4ECB">
              <w:rPr>
                <w:rFonts w:eastAsia="Calibri"/>
                <w:sz w:val="19"/>
                <w:szCs w:val="19"/>
                <w:lang w:val="en-GB"/>
              </w:rPr>
              <w:fldChar w:fldCharType="begin" w:fldLock="1"/>
            </w:r>
            <w:r>
              <w:rPr>
                <w:rFonts w:eastAsia="Calibri"/>
                <w:sz w:val="19"/>
                <w:szCs w:val="19"/>
                <w:lang w:val="en-GB"/>
              </w:rPr>
              <w:instrText>ADDIN CSL_CITATION { "citationItems" : [ { "id" : "ITEM-1",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1", "issued" : { "date-parts" : [ [ "2008" ] ] }, "page" : "1140-1145", "title" : "Innovative Interspecialty Education and Leadership Intervention", "type" : "article-journal", "volume" : "56" }, "uris" : [ "http://www.mendeley.com/documents/?uuid=9a37a945-4c91-4938-9ab0-f83ff939442f" ] }, { "id" : "ITEM-2",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2", "issue" : "10", "issued" : { "date-parts" : [ [ "2012" ] ] }, "page" : "940-944", "title" : "Training Future Surgeons for Management Roles", "type" : "article-journal", "volume" : "147" }, "uris" : [ "http://www.mendeley.com/documents/?uuid=c5214e77-b4ff-4a4d-9e28-077809dea07c" ] } ], "mendeley" : { "formattedCitation" : "&lt;sup&gt;41,53&lt;/sup&gt;", "plainTextFormattedCitation" : "41,53", "previouslyFormattedCitation" : "&lt;sup&gt;48,54&lt;/sup&gt;" }, "properties" : { "noteIndex" : 0 }, "schema" : "https://github.com/citation-style-language/schema/raw/master/csl-citation.json" }</w:instrText>
            </w:r>
            <w:r w:rsidRPr="007C4ECB">
              <w:rPr>
                <w:rFonts w:eastAsia="Calibri"/>
                <w:sz w:val="19"/>
                <w:szCs w:val="19"/>
                <w:lang w:val="en-GB"/>
              </w:rPr>
              <w:fldChar w:fldCharType="separate"/>
            </w:r>
            <w:r w:rsidRPr="007B6900">
              <w:rPr>
                <w:rFonts w:eastAsia="Calibri"/>
                <w:noProof/>
                <w:sz w:val="19"/>
                <w:szCs w:val="19"/>
                <w:vertAlign w:val="superscript"/>
                <w:lang w:val="en-GB"/>
              </w:rPr>
              <w:t>41,53</w:t>
            </w:r>
            <w:r w:rsidRPr="007C4ECB">
              <w:rPr>
                <w:rFonts w:eastAsia="Calibri"/>
                <w:sz w:val="19"/>
                <w:szCs w:val="19"/>
                <w:lang w:val="en-GB"/>
              </w:rPr>
              <w:fldChar w:fldCharType="end"/>
            </w:r>
          </w:p>
          <w:p w14:paraId="2A415D69"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Team performance (team work/team building/team decision-making)</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1", "issue" : "3", "issued" : { "date-parts" : [ [ "2012" ] ] }, "page" : "241-252", "title" : "Teaching Adaptive Leadership to Family Medicine Residents : What ? Why ? How ?", "type" : "article-journal", "volume" : "30" }, "uris" : [ "http://www.mendeley.com/documents/?uuid=dbcd7091-d945-4607-8c70-be8ac046a227"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3",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3", "issue" : "10", "issued" : { "date-parts" : [ [ "2012" ] ] }, "page" : "940-944", "title" : "Training Future Surgeons for Management Roles", "type" : "article-journal", "volume" : "147" }, "uris" : [ "http://www.mendeley.com/documents/?uuid=c5214e77-b4ff-4a4d-9e28-077809dea07c" ] }, { "id" : "ITEM-4",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4", "issued" : { "date-parts" : [ [ "2016" ] ] }, "page" : "587-591", "title" : "Leadership for All : An Internal Medicine Residency Leadership Development Program", "type" : "article-journal", "volume" : "October" }, "uris" : [ "http://www.mendeley.com/documents/?uuid=485b31df-0607-4a87-b572-eba82016bac0" ] }, { "id" : "ITEM-5",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5", "issue" : "2", "issued" : { "date-parts" : [ [ "2011" ] ] }, "page" : "546-550", "title" : "Neurosurgery Resident Leadership Development: An Innovative Approach", "type" : "article-journal", "volume" : "68" }, "uris" : [ "http://www.mendeley.com/documents/?uuid=eca362a9-98c3-4777-b95e-8461a5fbb6ec" ] }, { "id" : "ITEM-6",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6", "issue" : "2", "issued" : { "date-parts" : [ [ "2009" ] ] }, "page" : "125-130", "title" : "Teaching the Physician-Manager Role Development and Implementation of a Pilot Curriculum", "type" : "article-journal", "volume" : "33" }, "uris" : [ "http://www.mendeley.com/documents/?uuid=5ef7ae38-2f20-410a-8eb1-55912c1a3219" ] } ], "mendeley" : { "formattedCitation" : "&lt;sup&gt;8,33,38,43,48,53&lt;/sup&gt;", "plainTextFormattedCitation" : "8,33,38,43,48,53", "previouslyFormattedCitation" : "&lt;sup&gt;8,34,41,45,50,54&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8,33,38,43,48,53</w:t>
            </w:r>
            <w:r w:rsidRPr="007C4ECB">
              <w:rPr>
                <w:rFonts w:eastAsia="Calibri"/>
                <w:sz w:val="20"/>
                <w:szCs w:val="20"/>
                <w:lang w:val="en-GB"/>
              </w:rPr>
              <w:fldChar w:fldCharType="end"/>
            </w:r>
          </w:p>
          <w:p w14:paraId="28A95CF6"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Technical planning</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mendeley" : { "formattedCitation" : "&lt;sup&gt;37&lt;/sup&gt;", "plainTextFormattedCitation" : "37", "previouslyFormattedCitation" : "&lt;sup&gt;44&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7</w:t>
            </w:r>
            <w:r w:rsidRPr="007C4ECB">
              <w:rPr>
                <w:rFonts w:eastAsia="Calibri"/>
                <w:sz w:val="20"/>
                <w:szCs w:val="20"/>
                <w:lang w:val="en-GB"/>
              </w:rPr>
              <w:fldChar w:fldCharType="end"/>
            </w:r>
          </w:p>
          <w:p w14:paraId="04601EB7"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Time management</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3",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3", "issue" : "10", "issued" : { "date-parts" : [ [ "2012" ] ] }, "page" : "940-944", "title" : "Training Future Surgeons for Management Roles", "type" : "article-journal", "volume" : "147" }, "uris" : [ "http://www.mendeley.com/documents/?uuid=c5214e77-b4ff-4a4d-9e28-077809dea07c" ] }, { "id" : "ITEM-4", "itemData" : { "DOI" : "10.1016/j.aorn.2016.09.004", "ISSN" : "0001-2092", "author" : [ { "dropping-particle" : "", "family" : "Nabili", "given" : "Vishad", "non-dropping-particle" : "", "parse-names" : false, "suffix" : "" } ], "container-title" : "Association of Registered Nurses Journal", "id" : "ITEM-4", "issue" : "5", "issued" : { "date-parts" : [ [ "2016" ] ] }, "page" : "434.e1-434.e6", "publisher" : "Elsevier Ltd", "title" : "Physician as a Conscious Leader", "type" : "article-journal", "volume" : "104" }, "uris" : [ "http://www.mendeley.com/documents/?uuid=cf860724-f699-4cc3-8db9-7e2c8fd74535" ] } ], "mendeley" : { "formattedCitation" : "&lt;sup&gt;38,51,53,82&lt;/sup&gt;", "plainTextFormattedCitation" : "38,51,53,82", "previouslyFormattedCitation" : "&lt;sup&gt;45,52,54,82&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8,51,53,82</w:t>
            </w:r>
            <w:r w:rsidRPr="007C4ECB">
              <w:rPr>
                <w:rFonts w:eastAsia="Calibri"/>
                <w:sz w:val="20"/>
                <w:szCs w:val="20"/>
                <w:lang w:val="en-GB"/>
              </w:rPr>
              <w:fldChar w:fldCharType="end"/>
            </w:r>
          </w:p>
          <w:p w14:paraId="768701AF" w14:textId="77777777" w:rsidR="00B03D04" w:rsidRPr="007C4ECB" w:rsidRDefault="00B03D04" w:rsidP="00B03D04">
            <w:pPr>
              <w:widowControl w:val="0"/>
              <w:numPr>
                <w:ilvl w:val="0"/>
                <w:numId w:val="4"/>
              </w:numPr>
              <w:autoSpaceDE/>
              <w:autoSpaceDN/>
              <w:adjustRightInd/>
              <w:spacing w:line="240" w:lineRule="auto"/>
              <w:ind w:left="748"/>
              <w:contextualSpacing/>
              <w:rPr>
                <w:rFonts w:eastAsia="Calibri"/>
                <w:sz w:val="19"/>
                <w:szCs w:val="19"/>
                <w:lang w:val="en-GB"/>
              </w:rPr>
            </w:pPr>
            <w:r w:rsidRPr="007C4ECB">
              <w:rPr>
                <w:rFonts w:eastAsia="Calibri"/>
                <w:sz w:val="20"/>
                <w:szCs w:val="20"/>
                <w:lang w:val="en-GB"/>
              </w:rPr>
              <w:t>Values-based health care</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1",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mendeley" : { "formattedCitation" : "&lt;sup&gt;38&lt;/sup&gt;", "plainTextFormattedCitation" : "38", "previouslyFormattedCitation" : "&lt;sup&gt;45&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8</w:t>
            </w:r>
            <w:r w:rsidRPr="007C4ECB">
              <w:rPr>
                <w:rFonts w:eastAsia="Calibri"/>
                <w:sz w:val="20"/>
                <w:szCs w:val="20"/>
                <w:lang w:val="en-GB"/>
              </w:rPr>
              <w:fldChar w:fldCharType="end"/>
            </w:r>
          </w:p>
        </w:tc>
        <w:tc>
          <w:tcPr>
            <w:tcW w:w="1492" w:type="dxa"/>
            <w:tcBorders>
              <w:top w:val="nil"/>
              <w:left w:val="single" w:sz="4" w:space="0" w:color="auto"/>
              <w:bottom w:val="nil"/>
              <w:right w:val="single" w:sz="4" w:space="0" w:color="auto"/>
            </w:tcBorders>
          </w:tcPr>
          <w:p w14:paraId="3458810C"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425B878B"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6 (19.4</w:t>
            </w:r>
            <w:r w:rsidRPr="007C4ECB">
              <w:rPr>
                <w:rFonts w:eastAsia="Calibri"/>
                <w:sz w:val="20"/>
                <w:szCs w:val="20"/>
                <w:lang w:val="en-GB"/>
              </w:rPr>
              <w:t>)</w:t>
            </w:r>
          </w:p>
          <w:p w14:paraId="4C6BC5B3"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5D8C3493"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66C9CF5B"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724BBBC"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074307CC"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318ED130"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4EFBDB21"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2F125FC6"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6EF10026"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5 (48.4</w:t>
            </w:r>
            <w:r w:rsidRPr="007C4ECB">
              <w:rPr>
                <w:rFonts w:eastAsia="Calibri"/>
                <w:sz w:val="20"/>
                <w:szCs w:val="20"/>
                <w:lang w:val="en-GB"/>
              </w:rPr>
              <w:t>)</w:t>
            </w:r>
          </w:p>
          <w:p w14:paraId="2E9FAE1D"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3EE74F33"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4AD62800"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14C964FD"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D340159"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1F247918"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55464551"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3DE05BA"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778E671D"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6 (19.7</w:t>
            </w:r>
            <w:r w:rsidRPr="007C4ECB">
              <w:rPr>
                <w:rFonts w:eastAsia="Calibri"/>
                <w:sz w:val="20"/>
                <w:szCs w:val="20"/>
                <w:lang w:val="en-GB"/>
              </w:rPr>
              <w:t>)</w:t>
            </w:r>
          </w:p>
          <w:p w14:paraId="2D16CCBB"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EB8EBE3"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4 (12.9</w:t>
            </w:r>
            <w:r w:rsidRPr="007C4ECB">
              <w:rPr>
                <w:rFonts w:eastAsia="Calibri"/>
                <w:sz w:val="20"/>
                <w:szCs w:val="20"/>
                <w:lang w:val="en-GB"/>
              </w:rPr>
              <w:t>)</w:t>
            </w:r>
          </w:p>
          <w:p w14:paraId="773E4804" w14:textId="77777777" w:rsidR="00B03D04" w:rsidRPr="007C4ECB" w:rsidRDefault="00B03D04" w:rsidP="006477D3">
            <w:pPr>
              <w:autoSpaceDE/>
              <w:autoSpaceDN/>
              <w:adjustRightInd/>
              <w:spacing w:after="6"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tc>
      </w:tr>
      <w:tr w:rsidR="00B03D04" w:rsidRPr="007C4ECB" w14:paraId="3878407D" w14:textId="77777777" w:rsidTr="006477D3">
        <w:trPr>
          <w:trHeight w:val="396"/>
        </w:trPr>
        <w:tc>
          <w:tcPr>
            <w:tcW w:w="9282" w:type="dxa"/>
          </w:tcPr>
          <w:p w14:paraId="457C6B8E" w14:textId="77777777" w:rsidR="00B03D04" w:rsidRPr="007C4ECB" w:rsidRDefault="00B03D04" w:rsidP="006477D3">
            <w:pPr>
              <w:autoSpaceDE/>
              <w:autoSpaceDN/>
              <w:adjustRightInd/>
              <w:spacing w:line="240" w:lineRule="auto"/>
              <w:rPr>
                <w:rFonts w:eastAsia="Calibri"/>
                <w:b/>
                <w:sz w:val="20"/>
                <w:szCs w:val="20"/>
                <w:lang w:val="en-GB"/>
              </w:rPr>
            </w:pPr>
            <w:r w:rsidRPr="007C4ECB">
              <w:rPr>
                <w:rFonts w:eastAsia="Calibri"/>
                <w:b/>
                <w:sz w:val="20"/>
                <w:szCs w:val="20"/>
                <w:lang w:val="en-GB"/>
              </w:rPr>
              <w:t>Assessment and Feedback</w:t>
            </w:r>
            <w:r w:rsidRPr="007C4ECB">
              <w:rPr>
                <w:rFonts w:eastAsia="Calibri"/>
                <w:b/>
                <w:sz w:val="20"/>
                <w:szCs w:val="20"/>
                <w:vertAlign w:val="superscript"/>
                <w:lang w:val="en-GB"/>
              </w:rPr>
              <w:t>3</w:t>
            </w:r>
            <w:r w:rsidRPr="007C4ECB">
              <w:rPr>
                <w:rFonts w:eastAsia="Calibri"/>
                <w:b/>
                <w:sz w:val="20"/>
                <w:szCs w:val="20"/>
                <w:lang w:val="en-GB"/>
              </w:rPr>
              <w:t xml:space="preserve"> </w:t>
            </w:r>
          </w:p>
          <w:p w14:paraId="51370AFD" w14:textId="77777777" w:rsidR="00B03D04" w:rsidRPr="007C4ECB"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 xml:space="preserve">Feedback on reflection tools </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mendeley" : { "formattedCitation" : "&lt;sup&gt;32&lt;/sup&gt;", "plainTextFormattedCitation" : "32", "previouslyFormattedCitation" : "&lt;sup&gt;3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2</w:t>
            </w:r>
            <w:r w:rsidRPr="007C4ECB">
              <w:rPr>
                <w:rFonts w:eastAsia="Calibri"/>
                <w:sz w:val="20"/>
                <w:szCs w:val="20"/>
                <w:lang w:val="en-GB"/>
              </w:rPr>
              <w:fldChar w:fldCharType="end"/>
            </w:r>
          </w:p>
          <w:p w14:paraId="47AD7509" w14:textId="77777777" w:rsidR="00B03D04" w:rsidRPr="007C4ECB"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Feedback from peer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1",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2",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2", "issue" : "1", "issued" : { "date-parts" : [ [ "2015" ] ] }, "page" : "39-54", "title" : "The impact of an integrated medical leadership programme", "type" : "article-journal", "volume" : "29" }, "uris" : [ "http://www.mendeley.com/documents/?uuid=85253a21-2a13-462d-afdc-fda96d0a50a8" ] }, { "id" : "ITEM-3",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3", "issue" : "10", "issued" : { "date-parts" : [ [ "2010" ] ] }, "page" : "1603-1608", "title" : "An Innovative Residency Program Designed Children", "type" : "article-journal", "volume" : "85" }, "uris" : [ "http://www.mendeley.com/documents/?uuid=8da44ccf-7a1d-470d-a1a6-2b4e0600d390" ] }, { "id" : "ITEM-4",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4", "issue" : "4", "issued" : { "date-parts" : [ [ "2014" ] ] }, "page" : "343-354", "title" : "Professional medical leadership : a relational training model", "type" : "article-journal", "volume" : "27" }, "uris" : [ "http://www.mendeley.com/documents/?uuid=681d117b-310d-464f-9a2e-0171eb196e2b" ] }, { "id" : "ITEM-5",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5", "issued" : { "date-parts" : [ [ "2013" ] ] }, "page" : "956-963", "title" : "Developing future clinical leaders for quality improvement : experience from a London children \u2019 s hospital", "type" : "article-journal", "volume" : "22" }, "uris" : [ "http://www.mendeley.com/documents/?uuid=523b6fdc-a676-4084-8095-338834af4a0d" ] } ], "mendeley" : { "formattedCitation" : "&lt;sup&gt;32,34,40,46,56&lt;/sup&gt;", "plainTextFormattedCitation" : "32,34,40,46,56", "previouslyFormattedCitation" : "&lt;sup&gt;33,35,39,47,5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2,34,40,46,56</w:t>
            </w:r>
            <w:r w:rsidRPr="007C4ECB">
              <w:rPr>
                <w:rFonts w:eastAsia="Calibri"/>
                <w:sz w:val="20"/>
                <w:szCs w:val="20"/>
                <w:lang w:val="en-GB"/>
              </w:rPr>
              <w:fldChar w:fldCharType="end"/>
            </w:r>
          </w:p>
          <w:p w14:paraId="646FAE0A" w14:textId="77777777" w:rsidR="00B03D04" w:rsidRPr="00D4775E"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D4775E">
              <w:rPr>
                <w:rFonts w:eastAsia="Calibri"/>
                <w:sz w:val="20"/>
                <w:szCs w:val="20"/>
                <w:lang w:val="en-GB"/>
              </w:rPr>
              <w:t>Feedback from program staff  (or experiential site staff) on  role/project performance</w:t>
            </w:r>
            <w:r w:rsidRPr="00D4775E">
              <w:rPr>
                <w:rFonts w:eastAsia="Calibri"/>
                <w:sz w:val="20"/>
                <w:szCs w:val="20"/>
                <w:lang w:val="en-GB"/>
              </w:rPr>
              <w:fldChar w:fldCharType="begin" w:fldLock="1"/>
            </w:r>
            <w:r>
              <w:rPr>
                <w:rFonts w:eastAsia="Calibri"/>
                <w:sz w:val="20"/>
                <w:szCs w:val="20"/>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2", "issued" : { "date-parts" : [ [ "2010" ] ] }, "page" : "26-31", "title" : "Leadership lessons from military education for postgraduate medical curricular improvement", "type" : "article-journal", "volume" : "7" }, "uris" : [ "http://www.mendeley.com/documents/?uuid=74e68c33-b84c-4b0f-9b9c-ad9a4618d733" ] }, { "id" : "ITEM-3",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3", "issue" : "3", "issued" : { "date-parts" : [ [ "2012" ] ] }, "page" : "241-252", "title" : "Teaching Adaptive Leadership to Family Medicine Residents : What ? Why ? How ?", "type" : "article-journal", "volume" : "30" }, "uris" : [ "http://www.mendeley.com/documents/?uuid=dbcd7091-d945-4607-8c70-be8ac046a227" ] }, { "id" : "ITEM-4",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4",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5",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5", "issue" : "10", "issued" : { "date-parts" : [ [ "2010" ] ] }, "page" : "1603-1608", "title" : "An Innovative Residency Program Designed Children", "type" : "article-journal", "volume" : "85" }, "uris" : [ "http://www.mendeley.com/documents/?uuid=8da44ccf-7a1d-470d-a1a6-2b4e0600d390" ] }, { "id" : "ITEM-6",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6", "issue" : "4", "issued" : { "date-parts" : [ [ "2014" ] ] }, "page" : "343-354", "title" : "Professional medical leadership : a relational training model", "type" : "article-journal", "volume" : "27" }, "uris" : [ "http://www.mendeley.com/documents/?uuid=681d117b-310d-464f-9a2e-0171eb196e2b" ] }, { "id" : "ITEM-7",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7", "issued" : { "date-parts" : [ [ "2013" ] ] }, "page" : "956-963", "title" : "Developing future clinical leaders for quality improvement : experience from a London children \u2019 s hospital", "type" : "article-journal", "volume" : "22" }, "uris" : [ "http://www.mendeley.com/documents/?uuid=523b6fdc-a676-4084-8095-338834af4a0d" ] }, { "id" : "ITEM-8", "itemData" : { "DOI" : "10.1093/intqhc/mzw091", "author" : [ { "dropping-particle" : "", "family" : "Voogt", "given" : "Judith J", "non-dropping-particle" : "", "parse-names" : false, "suffix" : "" }, { "dropping-particle" : "", "family" : "Rensen", "given" : "Elizabeth", "non-dropping-particle" : "Van", "parse-names" : false, "suffix" : "" }, { "dropping-particle" : "", "family" : "Schaaf", "given" : "Marieke", "non-dropping-particle" : "Van der", "parse-names" : false, "suffix" : "" }, { "dropping-particle" : "", "family" : "Noordegraaf", "given" : "Mirko", "non-dropping-particle" : "", "parse-names" : false, "suffix" : "" }, { "dropping-particle" : "", "family" : "Schneider", "given" : "M M", "non-dropping-particle" : "", "parse-names" : false, "suffix" : "" } ], "container-title" : "International Journal for Quality in Health Care", "id" : "ITEM-8", "issue" : "September", "issued" : { "date-parts" : [ [ "2016" ] ] }, "page" : "665-674", "title" : "Building bridges : engaging medical residents in quality improvement and medical leadership", "type" : "article-journal", "volume" : "28" }, "uris" : [ "http://www.mendeley.com/documents/?uuid=18fd1f91-4b02-4332-aad0-f62e6ba88d64", "http://www.mendeley.com/documents/?uuid=f3928af7-ce0d-4bbb-9d8e-931994061242" ] } ], "mendeley" : { "formattedCitation" : "&lt;sup&gt;33,34,37,40,46,49,51,56&lt;/sup&gt;", "plainTextFormattedCitation" : "33,34,37,40,46,49,51,56", "previouslyFormattedCitation" : "&lt;sup&gt;34,35,39,42,44,47,52,57&lt;/sup&gt;" }, "properties" : { "noteIndex" : 0 }, "schema" : "https://github.com/citation-style-language/schema/raw/master/csl-citation.json" }</w:instrText>
            </w:r>
            <w:r w:rsidRPr="00D4775E">
              <w:rPr>
                <w:rFonts w:eastAsia="Calibri"/>
                <w:sz w:val="20"/>
                <w:szCs w:val="20"/>
                <w:lang w:val="en-GB"/>
              </w:rPr>
              <w:fldChar w:fldCharType="separate"/>
            </w:r>
            <w:r w:rsidRPr="007B6900">
              <w:rPr>
                <w:rFonts w:eastAsia="Calibri"/>
                <w:noProof/>
                <w:sz w:val="20"/>
                <w:szCs w:val="20"/>
                <w:vertAlign w:val="superscript"/>
                <w:lang w:val="en-GB"/>
              </w:rPr>
              <w:t>33,34,37,40,46,49,51,56</w:t>
            </w:r>
            <w:r w:rsidRPr="00D4775E">
              <w:rPr>
                <w:rFonts w:eastAsia="Calibri"/>
                <w:sz w:val="20"/>
                <w:szCs w:val="20"/>
                <w:lang w:val="en-GB"/>
              </w:rPr>
              <w:fldChar w:fldCharType="end"/>
            </w:r>
          </w:p>
          <w:p w14:paraId="2B749252" w14:textId="77777777" w:rsidR="00B03D04" w:rsidRPr="00D4775E"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D4775E">
              <w:rPr>
                <w:rFonts w:eastAsia="Calibri"/>
                <w:sz w:val="20"/>
                <w:szCs w:val="20"/>
                <w:lang w:val="en-GB"/>
              </w:rPr>
              <w:t>Feedback/assessment of simulated activities</w:t>
            </w:r>
            <w:r w:rsidRPr="00D4775E">
              <w:rPr>
                <w:rFonts w:eastAsia="Calibri"/>
                <w:sz w:val="20"/>
                <w:szCs w:val="20"/>
                <w:lang w:val="en-GB"/>
              </w:rPr>
              <w:fldChar w:fldCharType="begin" w:fldLock="1"/>
            </w:r>
            <w:r>
              <w:rPr>
                <w:rFonts w:eastAsia="Calibri"/>
                <w:sz w:val="20"/>
                <w:szCs w:val="20"/>
                <w:lang w:val="en-GB"/>
              </w:rPr>
              <w:instrText>ADDIN CSL_CITATION { "citationItems" : [ { "id" : "ITEM-1",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1",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id" : "ITEM-2",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2", "issue" : "10", "issued" : { "date-parts" : [ [ "2012" ] ] }, "page" : "940-944", "title" : "Training Future Surgeons for Management Roles", "type" : "article-journal", "volume" : "147" }, "uris" : [ "http://www.mendeley.com/documents/?uuid=c5214e77-b4ff-4a4d-9e28-077809dea07c" ] } ], "mendeley" : { "formattedCitation" : "&lt;sup&gt;35,53&lt;/sup&gt;", "plainTextFormattedCitation" : "35,53", "previouslyFormattedCitation" : "&lt;sup&gt;36,54&lt;/sup&gt;" }, "properties" : { "noteIndex" : 0 }, "schema" : "https://github.com/citation-style-language/schema/raw/master/csl-citation.json" }</w:instrText>
            </w:r>
            <w:r w:rsidRPr="00D4775E">
              <w:rPr>
                <w:rFonts w:eastAsia="Calibri"/>
                <w:sz w:val="20"/>
                <w:szCs w:val="20"/>
                <w:lang w:val="en-GB"/>
              </w:rPr>
              <w:fldChar w:fldCharType="separate"/>
            </w:r>
            <w:r w:rsidRPr="007B6900">
              <w:rPr>
                <w:rFonts w:eastAsia="Calibri"/>
                <w:noProof/>
                <w:sz w:val="20"/>
                <w:szCs w:val="20"/>
                <w:vertAlign w:val="superscript"/>
                <w:lang w:val="en-GB"/>
              </w:rPr>
              <w:t>35,53</w:t>
            </w:r>
            <w:r w:rsidRPr="00D4775E">
              <w:rPr>
                <w:rFonts w:eastAsia="Calibri"/>
                <w:sz w:val="20"/>
                <w:szCs w:val="20"/>
                <w:lang w:val="en-GB"/>
              </w:rPr>
              <w:fldChar w:fldCharType="end"/>
            </w:r>
          </w:p>
          <w:p w14:paraId="321E21B7" w14:textId="77777777" w:rsidR="00B03D04" w:rsidRPr="007C4ECB"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Knowledge test/exam</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id" : "ITEM-2",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2", "issue" : "4", "issued" : { "date-parts" : [ [ "2007" ] ] }, "page" : "1-12", "title" : "Leadership and management training for residents and fellows: A curriculum for future medical directors", "type" : "article-journal", "volume" : "131" }, "uris" : [ "http://www.mendeley.com/documents/?uuid=93d5fe15-1b8a-42cd-8696-103b194d6f2f" ] }, { "id" : "ITEM-3",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3", "issued" : { "date-parts" : [ [ "2008" ] ] }, "page" : "1140-1145", "title" : "Innovative Interspecialty Education and Leadership Intervention", "type" : "article-journal", "volume" : "56" }, "uris" : [ "http://www.mendeley.com/documents/?uuid=9a37a945-4c91-4938-9ab0-f83ff939442f" ] }, { "id" : "ITEM-4",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4", "issue" : "9", "issued" : { "date-parts" : [ [ "2009" ] ] }, "page" : "11-13", "title" : "Using a Simulated Practice to Improve Practice Management Learning", "type" : "article-journal", "volume" : "41" }, "uris" : [ "http://www.mendeley.com/documents/?uuid=0f33909f-5f98-4446-bdfc-a5ba6065a371" ] }, { "id" : "ITEM-5",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5", "issue" : "4", "issued" : { "date-parts" : [ [ "2014" ] ] }, "page" : "343-354", "title" : "Professional medical leadership : a relational training model", "type" : "article-journal", "volume" : "27" }, "uris" : [ "http://www.mendeley.com/documents/?uuid=681d117b-310d-464f-9a2e-0171eb196e2b" ] }, { "id" : "ITEM-6",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6", "issued" : { "date-parts" : [ [ "2016" ] ] }, "page" : "587-591", "title" : "Leadership for All : An Internal Medicine Residency Leadership Development Program", "type" : "article-journal", "volume" : "October" }, "uris" : [ "http://www.mendeley.com/documents/?uuid=485b31df-0607-4a87-b572-eba82016bac0" ] }, { "id" : "ITEM-7", "itemData" : { "DOI" : "10.1016/j.aorn.2016.09.004", "ISSN" : "0001-2092", "author" : [ { "dropping-particle" : "", "family" : "Nabili", "given" : "Vishad", "non-dropping-particle" : "", "parse-names" : false, "suffix" : "" } ], "container-title" : "Association of Registered Nurses Journal", "id" : "ITEM-7", "issue" : "5", "issued" : { "date-parts" : [ [ "2016" ] ] }, "page" : "434.e1-434.e6", "publisher" : "Elsevier Ltd", "title" : "Physician as a Conscious Leader", "type" : "article-journal", "volume" : "104" }, "uris" : [ "http://www.mendeley.com/documents/?uuid=cf860724-f699-4cc3-8db9-7e2c8fd74535" ] }, { "id" : "ITEM-8",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8",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9",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9",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mendeley" : { "formattedCitation" : "&lt;sup&gt;34,35,39,41,43,44,52,54,82&lt;/sup&gt;", "plainTextFormattedCitation" : "34,35,39,41,43,44,52,54,82", "previouslyFormattedCitation" : "&lt;sup&gt;35\u201337,46,48,50,53,55,82&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4,35,39,41,43,44,52,54,82</w:t>
            </w:r>
            <w:r w:rsidRPr="007C4ECB">
              <w:rPr>
                <w:rFonts w:eastAsia="Calibri"/>
                <w:sz w:val="20"/>
                <w:szCs w:val="20"/>
                <w:lang w:val="en-GB"/>
              </w:rPr>
              <w:fldChar w:fldCharType="end"/>
            </w:r>
          </w:p>
          <w:p w14:paraId="49003FB9" w14:textId="77777777" w:rsidR="00B03D04" w:rsidRPr="007C4ECB"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Leadership/personality/self-discovery inventorie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1",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id" : "ITEM-2",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2", "issue" : "4", "issued" : { "date-parts" : [ [ "2014" ] ] }, "page" : "343-354", "title" : "Professional medical leadership : a relational training model", "type" : "article-journal", "volume" : "27" }, "uris" : [ "http://www.mendeley.com/documents/?uuid=681d117b-310d-464f-9a2e-0171eb196e2b" ] }, { "id" : "ITEM-3",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3",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34,36,81&lt;/sup&gt;", "plainTextFormattedCitation" : "34,36,81", "previouslyFormattedCitation" : "&lt;sup&gt;35,43,8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4,36,81</w:t>
            </w:r>
            <w:r w:rsidRPr="007C4ECB">
              <w:rPr>
                <w:rFonts w:eastAsia="Calibri"/>
                <w:sz w:val="20"/>
                <w:szCs w:val="20"/>
                <w:lang w:val="en-GB"/>
              </w:rPr>
              <w:fldChar w:fldCharType="end"/>
            </w:r>
          </w:p>
          <w:p w14:paraId="299978AC" w14:textId="77777777" w:rsidR="00B03D04" w:rsidRPr="007C4ECB"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Objective Structured Teaching Encounters</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1",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mendeley" : { "formattedCitation" : "&lt;sup&gt;36&lt;/sup&gt;", "plainTextFormattedCitation" : "36", "previouslyFormattedCitation" : "&lt;sup&gt;4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6</w:t>
            </w:r>
            <w:r w:rsidRPr="007C4ECB">
              <w:rPr>
                <w:rFonts w:eastAsia="Calibri"/>
                <w:sz w:val="20"/>
                <w:szCs w:val="20"/>
                <w:lang w:val="en-GB"/>
              </w:rPr>
              <w:fldChar w:fldCharType="end"/>
            </w:r>
          </w:p>
          <w:p w14:paraId="7FB71780" w14:textId="77777777" w:rsidR="00B03D04" w:rsidRPr="007C4ECB"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Self-assessment</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id" : "ITEM-2",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2",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3",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3", "issue" : "2", "issued" : { "date-parts" : [ [ "2011" ] ] }, "page" : "546-550", "title" : "Neurosurgery Resident Leadership Development: An Innovative Approach", "type" : "article-journal", "volume" : "68" }, "uris" : [ "http://www.mendeley.com/documents/?uuid=eca362a9-98c3-4777-b95e-8461a5fbb6ec" ] }, { "id" : "ITEM-4",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4",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mendeley" : { "formattedCitation" : "&lt;sup&gt;8,35,37,56&lt;/sup&gt;", "plainTextFormattedCitation" : "8,35,37,56", "previouslyFormattedCitation" : "&lt;sup&gt;8,36,44,5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8,35,37,56</w:t>
            </w:r>
            <w:r w:rsidRPr="007C4ECB">
              <w:rPr>
                <w:rFonts w:eastAsia="Calibri"/>
                <w:sz w:val="20"/>
                <w:szCs w:val="20"/>
                <w:lang w:val="en-GB"/>
              </w:rPr>
              <w:fldChar w:fldCharType="end"/>
            </w:r>
          </w:p>
          <w:p w14:paraId="2E0D9278" w14:textId="77777777" w:rsidR="00B03D04" w:rsidRPr="007C4ECB" w:rsidRDefault="00B03D04" w:rsidP="00B03D04">
            <w:pPr>
              <w:numPr>
                <w:ilvl w:val="0"/>
                <w:numId w:val="5"/>
              </w:numPr>
              <w:autoSpaceDE/>
              <w:autoSpaceDN/>
              <w:adjustRightInd/>
              <w:spacing w:line="240" w:lineRule="auto"/>
              <w:ind w:left="748"/>
              <w:contextualSpacing/>
              <w:rPr>
                <w:rFonts w:eastAsia="Calibri"/>
                <w:sz w:val="20"/>
                <w:szCs w:val="20"/>
                <w:lang w:val="en-GB"/>
              </w:rPr>
            </w:pPr>
            <w:r w:rsidRPr="007C4ECB">
              <w:rPr>
                <w:rFonts w:eastAsia="Calibri"/>
                <w:sz w:val="20"/>
                <w:szCs w:val="20"/>
                <w:lang w:val="en-GB"/>
              </w:rPr>
              <w:t>None/Not specified</w:t>
            </w:r>
            <w:r w:rsidRPr="007C4ECB">
              <w:rPr>
                <w:rFonts w:eastAsia="Calibri"/>
                <w:sz w:val="20"/>
                <w:szCs w:val="20"/>
                <w:vertAlign w:val="superscript"/>
                <w:lang w:val="en-GB"/>
              </w:rPr>
              <w:t>6,</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1",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3",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3",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mendeley" : { "formattedCitation" : "&lt;sup&gt;2,38,76&lt;/sup&gt;", "plainTextFormattedCitation" : "2,38,76", "previouslyFormattedCitation" : "&lt;sup&gt;2,45,7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38,76</w:t>
            </w:r>
            <w:r w:rsidRPr="007C4ECB">
              <w:rPr>
                <w:rFonts w:eastAsia="Calibri"/>
                <w:sz w:val="20"/>
                <w:szCs w:val="20"/>
                <w:lang w:val="en-GB"/>
              </w:rPr>
              <w:fldChar w:fldCharType="end"/>
            </w:r>
            <w:r w:rsidRPr="007C4ECB">
              <w:rPr>
                <w:rFonts w:eastAsia="Calibri"/>
                <w:sz w:val="20"/>
                <w:szCs w:val="20"/>
                <w:vertAlign w:val="superscript"/>
                <w:lang w:val="en-GB"/>
              </w:rPr>
              <w:t>,24,28</w:t>
            </w:r>
          </w:p>
        </w:tc>
        <w:tc>
          <w:tcPr>
            <w:tcW w:w="1492" w:type="dxa"/>
          </w:tcPr>
          <w:p w14:paraId="59B8E0EE" w14:textId="77777777" w:rsidR="00B03D04" w:rsidRPr="007C4ECB" w:rsidRDefault="00B03D04" w:rsidP="006477D3">
            <w:pPr>
              <w:autoSpaceDE/>
              <w:autoSpaceDN/>
              <w:adjustRightInd/>
              <w:spacing w:line="240" w:lineRule="auto"/>
              <w:rPr>
                <w:rFonts w:eastAsia="Calibri"/>
                <w:sz w:val="20"/>
                <w:szCs w:val="20"/>
                <w:lang w:val="en-GB"/>
              </w:rPr>
            </w:pPr>
          </w:p>
          <w:p w14:paraId="2499F469"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414233D7"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23CB94D3"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8</w:t>
            </w:r>
            <w:r w:rsidRPr="007C4ECB">
              <w:rPr>
                <w:rFonts w:eastAsia="Calibri"/>
                <w:sz w:val="20"/>
                <w:szCs w:val="20"/>
                <w:lang w:val="en-GB"/>
              </w:rPr>
              <w:t xml:space="preserve"> </w:t>
            </w:r>
            <w:r>
              <w:rPr>
                <w:rFonts w:eastAsia="Calibri"/>
                <w:sz w:val="20"/>
                <w:szCs w:val="20"/>
                <w:lang w:val="en-GB"/>
              </w:rPr>
              <w:t>(25.8</w:t>
            </w:r>
            <w:r w:rsidRPr="007C4ECB">
              <w:rPr>
                <w:rFonts w:eastAsia="Calibri"/>
                <w:sz w:val="20"/>
                <w:szCs w:val="20"/>
                <w:lang w:val="en-GB"/>
              </w:rPr>
              <w:t>)</w:t>
            </w:r>
          </w:p>
          <w:p w14:paraId="541934B3"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2 (6.5</w:t>
            </w:r>
            <w:r w:rsidRPr="007C4ECB">
              <w:rPr>
                <w:rFonts w:eastAsia="Calibri"/>
                <w:sz w:val="20"/>
                <w:szCs w:val="20"/>
                <w:lang w:val="en-GB"/>
              </w:rPr>
              <w:t>)</w:t>
            </w:r>
          </w:p>
          <w:p w14:paraId="66078CE5"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9 (29.0</w:t>
            </w:r>
            <w:r w:rsidRPr="007C4ECB">
              <w:rPr>
                <w:rFonts w:eastAsia="Calibri"/>
                <w:sz w:val="20"/>
                <w:szCs w:val="20"/>
                <w:lang w:val="en-GB"/>
              </w:rPr>
              <w:t>)</w:t>
            </w:r>
          </w:p>
          <w:p w14:paraId="4AB50D2D"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1EC744FA"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DADE530"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4 (12.9</w:t>
            </w:r>
            <w:r w:rsidRPr="007C4ECB">
              <w:rPr>
                <w:rFonts w:eastAsia="Calibri"/>
                <w:sz w:val="20"/>
                <w:szCs w:val="20"/>
                <w:lang w:val="en-GB"/>
              </w:rPr>
              <w:t>)</w:t>
            </w:r>
          </w:p>
          <w:p w14:paraId="733E4F61" w14:textId="77777777" w:rsidR="00B03D04" w:rsidRPr="007C4ECB" w:rsidRDefault="00B03D04" w:rsidP="006477D3">
            <w:pPr>
              <w:autoSpaceDE/>
              <w:autoSpaceDN/>
              <w:adjustRightInd/>
              <w:spacing w:after="8" w:line="240" w:lineRule="auto"/>
              <w:rPr>
                <w:rFonts w:eastAsia="Calibri"/>
                <w:sz w:val="20"/>
                <w:szCs w:val="20"/>
                <w:lang w:val="en-GB"/>
              </w:rPr>
            </w:pPr>
            <w:r>
              <w:rPr>
                <w:rFonts w:eastAsia="Calibri"/>
                <w:sz w:val="20"/>
                <w:szCs w:val="20"/>
                <w:lang w:val="en-GB"/>
              </w:rPr>
              <w:t>9 (29.0</w:t>
            </w:r>
            <w:r w:rsidRPr="007C4ECB">
              <w:rPr>
                <w:rFonts w:eastAsia="Calibri"/>
                <w:sz w:val="20"/>
                <w:szCs w:val="20"/>
                <w:lang w:val="en-GB"/>
              </w:rPr>
              <w:t>)</w:t>
            </w:r>
          </w:p>
        </w:tc>
      </w:tr>
      <w:tr w:rsidR="00B03D04" w:rsidRPr="007C4ECB" w14:paraId="6DCFFDE9" w14:textId="77777777" w:rsidTr="006477D3">
        <w:trPr>
          <w:trHeight w:val="396"/>
        </w:trPr>
        <w:tc>
          <w:tcPr>
            <w:tcW w:w="9282" w:type="dxa"/>
          </w:tcPr>
          <w:p w14:paraId="784EC5D0" w14:textId="77777777" w:rsidR="00B03D04" w:rsidRPr="007C4ECB" w:rsidRDefault="00B03D04" w:rsidP="006477D3">
            <w:pPr>
              <w:autoSpaceDE/>
              <w:autoSpaceDN/>
              <w:adjustRightInd/>
              <w:spacing w:line="240" w:lineRule="auto"/>
              <w:rPr>
                <w:rFonts w:eastAsia="Calibri"/>
                <w:b/>
                <w:sz w:val="20"/>
                <w:szCs w:val="20"/>
                <w:lang w:val="en-GB"/>
              </w:rPr>
            </w:pPr>
            <w:r w:rsidRPr="007C4ECB">
              <w:rPr>
                <w:rFonts w:eastAsia="Calibri"/>
                <w:b/>
                <w:sz w:val="20"/>
                <w:szCs w:val="20"/>
                <w:lang w:val="en-GB"/>
              </w:rPr>
              <w:t xml:space="preserve">Evaluation design </w:t>
            </w:r>
          </w:p>
          <w:p w14:paraId="0107A491" w14:textId="77777777" w:rsidR="00B03D04" w:rsidRPr="007C4ECB"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7C4ECB">
              <w:rPr>
                <w:rFonts w:eastAsia="Calibri"/>
                <w:sz w:val="20"/>
                <w:szCs w:val="20"/>
                <w:lang w:val="en-GB"/>
              </w:rPr>
              <w:t>Quantitative – pre/post survey or knowledge test</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16/j.acra.2012.09.025", "ISSN" : "1076-6332", "author" : [ { "dropping-particle" : "", "family" : "Brandon", "given" : "Catherine J", "non-dropping-particle" : "", "parse-names" : false, "suffix" : "" }, { "dropping-particle" : "", "family" : "Mullan", "given" : "Patricia B", "non-dropping-particle" : "", "parse-names" : false, "suffix" : "" } ], "container-title" : "Academic Radiology", "id" : "ITEM-1", "issue" : "3", "issued" : { "date-parts" : [ [ "2013" ] ] }, "page" : "345-350", "publisher" : "Elsevier Ltd", "title" : "to Radiology Residents", "type" : "article-journal", "volume" : "20" }, "uris" : [ "http://www.mendeley.com/documents/?uuid=423fda30-ff99-457f-951d-ca804cc59f06" ] }, { "id" : "ITEM-2", "itemData" : { "DOI" : "10.1177/1039856216632396", "author" : [ { "dropping-particle" : "", "family" : "Farver", "given" : "Carol F", "non-dropping-particle" : "", "parse-names" : false, "suffix" : "" }, { "dropping-particle" : "", "family" : "Smalling", "given" : "Susan", "non-dropping-particle" : "", "parse-names" : false, "suffix" : "" }, { "dropping-particle" : "", "family" : "Stoller", "given" : "James K", "non-dropping-particle" : "", "parse-names" : false, "suffix" : "" } ], "container-title" : "Australasian Psychiatry", "id" : "ITEM-2", "issue" : "5", "issued" : { "date-parts" : [ [ "2016" ] ] }, "page" : "499-505", "title" : "Developing leadership competencies among medical trainees: Five-year experience at the Cleveland Clinic with a chief residents\u2019 training course", "type" : "article-journal", "volume" : "24" }, "uris" : [ "http://www.mendeley.com/documents/?uuid=156c0cec-83ff-4753-aa31-ec22ba9ab06d" ] }, { "id" : "ITEM-3", "itemData" : { "DOI" : "10.1001/archsurg.2012.992", "author" : [ { "dropping-particle" : "", "family" : "Hanna", "given" : "w. C.", "non-dropping-particle" : "", "parse-names" : false, "suffix" : "" }, { "dropping-particle" : "", "family" : "Mulder", "given" : "D A", "non-dropping-particle" : "", "parse-names" : false, "suffix" : "" }, { "dropping-particle" : "", "family" : "F", "given" : "Gerald M", "non-dropping-particle" : "", "parse-names" : false, "suffix" : "" }, { "dropping-particle" : "", "family" : "Mostafa", "given" : "M E", "non-dropping-particle" : "", "parse-names" : false, "suffix" : "" }, { "dropping-particle" : "", "family" : "Khwaja", "given" : "K. A", "non-dropping-particle" : "", "parse-names" : false, "suffix" : "" } ], "container-title" : "Archives of Surgery", "id" : "ITEM-3", "issue" : "10", "issued" : { "date-parts" : [ [ "2012" ] ] }, "page" : "940-944", "title" : "Training Future Surgeons for Management Roles", "type" : "article-journal", "volume" : "147" }, "uris" : [ "http://www.mendeley.com/documents/?uuid=c5214e77-b4ff-4a4d-9e28-077809dea07c" ] }, { "id" : "ITEM-4", "itemData" : { "author" : [ { "dropping-particle" : "", "family" : "Hemmer", "given" : "Patrick R", "non-dropping-particle" : "", "parse-names" : false, "suffix" : "" }, { "dropping-particle" : "", "family" : "Karon", "given" : "Brad S", "non-dropping-particle" : "", "parse-names" : false, "suffix" : "" }, { "dropping-particle" : "", "family" : "Hernandez", "given" : "James S", "non-dropping-particle" : "", "parse-names" : false, "suffix" : "" }, { "dropping-particle" : "", "family" : "Cuthbert", "given" : "Carla", "non-dropping-particle" : "", "parse-names" : false, "suffix" : "" }, { "dropping-particle" : "", "family" : "Fidler", "given" : "Mary E", "non-dropping-particle" : "", "parse-names" : false, "suffix" : "" }, { "dropping-particle" : "", "family" : "Tazelaar", "given" : "D", "non-dropping-particle" : "", "parse-names" : false, "suffix" : "" } ], "container-title" : "Archives of Pathology Laboratory Medicine", "id" : "ITEM-4", "issue" : "4", "issued" : { "date-parts" : [ [ "2007" ] ] }, "page" : "1-12", "title" : "Leadership and management training for residents and fellows: A curriculum for future medical directors", "type" : "article-journal", "volume" : "131" }, "uris" : [ "http://www.mendeley.com/documents/?uuid=93d5fe15-1b8a-42cd-8696-103b194d6f2f" ] }, { "id" : "ITEM-5", "itemData" : { "ISSN" : "0010-6178", "PMID" : "27024982", "abstract" : "Owned, Published, and Copyrighted, \u00a92014 by the Connecticut State Medical Society CONNECTICUT MEDICINE (ISSN 0010-6178), published monthly except June/July and November/December at 127 Washington Ave., East Building, 3rd Floor, North Haven, CT 06473. Subscription rate included in membership dues. Nonmembers: $60.00 per year. Periodicals postage paid at New Haven, Connecticut and at additional mailing oo ces. POSTMASTER: Send address changes to Connecticut Medicine, 127 Washington Ave., East Building, 3rd Floor, North Haven, CT 06473. VOLUME 78 NUMBER 6 Providing Protection and Support in a Complex Healthcare Environment For 30 years, our insureds have relied on us to develop innovative insurance programs and services for doctors, physicians, healthcare professionals, hospitals and facilities. Our solutions are tailored to meet the unique needs and challenges you face each day. Partner with an insurance provider that you can trust. Learn more at www.cmic.biz or by calling: 800.228.0287.", "author" : [ { "dropping-particle" : "", "family" : "Stretz", "given" : "C", "non-dropping-particle" : "", "parse-names" : false, "suffix" : "" }, { "dropping-particle" : "", "family" : "Wagner", "given" : "C", "non-dropping-particle" : "", "parse-names" : false, "suffix" : "" }, { "dropping-particle" : "", "family" : "Katz", "given" : "M", "non-dropping-particle" : "", "parse-names" : false, "suffix" : "" }, { "dropping-particle" : "", "family" : "Tannenbaum", "given" : "S", "non-dropping-particle" : "", "parse-names" : false, "suffix" : "" }, { "dropping-particle" : "", "family" : "Wilson", "given" : "A", "non-dropping-particle" : "", "parse-names" : false, "suffix" : "" }, { "dropping-particle" : "", "family" : "Hass", "given" : "D", "non-dropping-particle" : "", "parse-names" : false, "suffix" : "" } ], "container-title" : "Connecticut Medicine", "id" : "ITEM-5", "issue" : "10", "issued" : { "date-parts" : [ [ "2017" ] ] }, "page" : "581-586", "title" : "Helping young physicians advance their leadership and advocacy skills: The young physician leadership curriculum of the Conneticut State Medical Society", "type" : "article-journal", "volume" : "81" }, "uris" : [ "http://www.mendeley.com/documents/?uuid=2e79e45f-26ba-4446-a73e-44997f1c1c2c" ] } ], "mendeley" : { "formattedCitation" : "&lt;sup&gt;38,39,52,53,81&lt;/sup&gt;", "plainTextFormattedCitation" : "38,39,52,53,81", "previouslyFormattedCitation" : "&lt;sup&gt;45,46,53,54,8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8,39,52,53,81</w:t>
            </w:r>
            <w:r w:rsidRPr="007C4ECB">
              <w:rPr>
                <w:rFonts w:eastAsia="Calibri"/>
                <w:sz w:val="20"/>
                <w:szCs w:val="20"/>
                <w:lang w:val="en-GB"/>
              </w:rPr>
              <w:fldChar w:fldCharType="end"/>
            </w:r>
          </w:p>
          <w:p w14:paraId="1D4106A6" w14:textId="77777777" w:rsidR="00B03D04" w:rsidRPr="007C4ECB"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7C4ECB">
              <w:rPr>
                <w:rFonts w:eastAsia="Calibri"/>
                <w:sz w:val="20"/>
                <w:szCs w:val="20"/>
                <w:lang w:val="en-GB"/>
              </w:rPr>
              <w:t>Quantitative – pre/post survey with comparison group</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Lopresti", "given" : "Leigh", "non-dropping-particle" : "", "parse-names" : false, "suffix" : "" }, { "dropping-particle" : "", "family" : "Ginn", "given" : "Patrick", "non-dropping-particle" : "", "parse-names" : false, "suffix" : "" }, { "dropping-particle" : "", "family" : "Treat", "given" : "Robert", "non-dropping-particle" : "", "parse-names" : false, "suffix" : "" } ], "container-title" : "Family", "id" : "ITEM-1", "issue" : "9", "issued" : { "date-parts" : [ [ "2009" ] ] }, "page" : "11-13", "title" : "Using a Simulated Practice to Improve Practice Management Learning", "type" : "article-journal", "volume" : "41" }, "uris" : [ "http://www.mendeley.com/documents/?uuid=0f33909f-5f98-4446-bdfc-a5ba6065a371" ] } ], "mendeley" : { "formattedCitation" : "&lt;sup&gt;54&lt;/sup&gt;", "plainTextFormattedCitation" : "54", "previouslyFormattedCitation" : "&lt;sup&gt;55&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54</w:t>
            </w:r>
            <w:r w:rsidRPr="007C4ECB">
              <w:rPr>
                <w:rFonts w:eastAsia="Calibri"/>
                <w:sz w:val="20"/>
                <w:szCs w:val="20"/>
                <w:lang w:val="en-GB"/>
              </w:rPr>
              <w:fldChar w:fldCharType="end"/>
            </w:r>
          </w:p>
          <w:p w14:paraId="62A8DC14" w14:textId="77777777" w:rsidR="00B03D04" w:rsidRPr="007C4ECB"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7C4ECB">
              <w:rPr>
                <w:rFonts w:eastAsia="Calibri"/>
                <w:sz w:val="20"/>
                <w:szCs w:val="20"/>
                <w:lang w:val="en-GB"/>
              </w:rPr>
              <w:t xml:space="preserve">Post program survey </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16/j.jacr.2017.05.005", "ISSN" : "1546-1440", "author" : [ { "dropping-particle" : "", "family" : "Heitkamp", "given" : "Darel E", "non-dropping-particle" : "", "parse-names" : false, "suffix" : "" }, { "dropping-particle" : "", "family" : "Kerridge", "given" : "William D", "non-dropping-particle" : "", "parse-names" : false, "suffix" : "" }, { "dropping-particle" : "", "family" : "Ballenger", "given" : "Zachary E", "non-dropping-particle" : "", "parse-names" : false, "suffix" : "" }, { "dropping-particle" : "", "family" : "Tawadros", "given" : "Alexander M", "non-dropping-particle" : "", "parse-names" : false, "suffix" : "" }, { "dropping-particle" : "", "family" : "Gunderman", "given" : "Richard B", "non-dropping-particle" : "", "parse-names" : false, "suffix" : "" } ], "container-title" : "Journal of the American College of Radiology", "id" : "ITEM-1", "issue" : "11", "issued" : { "date-parts" : [ [ "2017" ] ] }, "page" : "1468-1470", "publisher" : "American College of Radiology", "title" : "A Leadership Development Program for Radiology Residents", "type" : "article-journal", "volume" : "14" }, "uris" : [ "http://www.mendeley.com/documents/?uuid=8a4221a3-6307-4047-8c33-cfb6219d2747" ] }, { "id" : "ITEM-2",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2", "issue" : "10", "issued" : { "date-parts" : [ [ "2010" ] ] }, "page" : "1603-1608", "title" : "An Innovative Residency Program Designed Children", "type" : "article-journal", "volume" : "85" }, "uris" : [ "http://www.mendeley.com/documents/?uuid=8da44ccf-7a1d-470d-a1a6-2b4e0600d390" ] }, { "id" : "ITEM-3", "itemData" : { "author" : [ { "dropping-particle" : "", "family" : "Stergiopoulos", "given" : "V", "non-dropping-particle" : "", "parse-names" : false, "suffix" : "" }, { "dropping-particle" : "", "family" : "Maggi", "given" : "J", "non-dropping-particle" : "", "parse-names" : false, "suffix" : "" }, { "dropping-particle" : "", "family" : "Sockalingam", "given" : "Sanjeev", "non-dropping-particle" : "", "parse-names" : false, "suffix" : "" } ], "container-title" : "Academic Psychiatry", "id" : "ITEM-3", "issue" : "2", "issued" : { "date-parts" : [ [ "2009" ] ] }, "page" : "125-130", "title" : "Teaching the Physician-Manager Role Development and Implementation of a Pilot Curriculum", "type" : "article-journal", "volume" : "33" }, "uris" : [ "http://www.mendeley.com/documents/?uuid=5ef7ae38-2f20-410a-8eb1-55912c1a3219" ] } ], "mendeley" : { "formattedCitation" : "&lt;sup&gt;40,48,55&lt;/sup&gt;", "plainTextFormattedCitation" : "40,48,55", "previouslyFormattedCitation" : "&lt;sup&gt;41,47,56&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40,48,55</w:t>
            </w:r>
            <w:r w:rsidRPr="007C4ECB">
              <w:rPr>
                <w:rFonts w:eastAsia="Calibri"/>
                <w:sz w:val="20"/>
                <w:szCs w:val="20"/>
                <w:lang w:val="en-GB"/>
              </w:rPr>
              <w:fldChar w:fldCharType="end"/>
            </w:r>
            <w:r w:rsidRPr="007C4ECB">
              <w:rPr>
                <w:rFonts w:eastAsia="Calibri"/>
                <w:sz w:val="20"/>
                <w:szCs w:val="20"/>
                <w:lang w:val="en-GB"/>
              </w:rPr>
              <w:t xml:space="preserve"> </w:t>
            </w:r>
          </w:p>
          <w:p w14:paraId="030FE571" w14:textId="77777777" w:rsidR="00B03D04" w:rsidRPr="007C4ECB"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7C4ECB">
              <w:rPr>
                <w:rFonts w:eastAsia="Calibri"/>
                <w:sz w:val="20"/>
                <w:szCs w:val="20"/>
                <w:lang w:val="en-GB"/>
              </w:rPr>
              <w:t>Quantitative – RCT</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371/journal.pone.0183019", "ISBN" : "1111111111", "author" : [ { "dropping-particle" : "", "family" : "Saravo", "given" : "Barbara", "non-dropping-particle" : "", "parse-names" : false, "suffix" : "" }, { "dropping-particle" : "", "family" : "Netzel", "given" : "Janine", "non-dropping-particle" : "", "parse-names" : false, "suffix" : "" }, { "dropping-particle" : "", "family" : "Kiesewetter", "given" : "Jan", "non-dropping-particle" : "", "parse-names" : false, "suffix" : "" } ], "container-title" : "Plos One", "id" : "ITEM-1", "issue" : "8", "issued" : { "date-parts" : [ [ "2017" ] ] }, "page" : "1-14", "title" : "The need for strong clinical leaders \u2013 Transformational and transactional leadership as a framework for resident leadership training", "type" : "article-journal", "volume" : "12" }, "uris" : [ "http://www.mendeley.com/documents/?uuid=bdc4130d-86e8-49f3-b05e-2dfbc598b142" ] } ], "mendeley" : { "formattedCitation" : "&lt;sup&gt;35&lt;/sup&gt;", "plainTextFormattedCitation" : "35", "previouslyFormattedCitation" : "&lt;sup&gt;36&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5</w:t>
            </w:r>
            <w:r w:rsidRPr="007C4ECB">
              <w:rPr>
                <w:rFonts w:eastAsia="Calibri"/>
                <w:sz w:val="20"/>
                <w:szCs w:val="20"/>
                <w:lang w:val="en-GB"/>
              </w:rPr>
              <w:fldChar w:fldCharType="end"/>
            </w:r>
          </w:p>
          <w:p w14:paraId="13E1C6B8" w14:textId="77777777" w:rsidR="00B03D04" w:rsidRPr="00D4775E"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D4775E">
              <w:rPr>
                <w:rFonts w:eastAsia="Calibri"/>
                <w:sz w:val="20"/>
                <w:szCs w:val="20"/>
                <w:lang w:val="en-GB"/>
              </w:rPr>
              <w:t xml:space="preserve">Qualitative </w:t>
            </w:r>
            <w:r w:rsidRPr="00D4775E">
              <w:rPr>
                <w:rFonts w:eastAsia="Calibri"/>
                <w:sz w:val="20"/>
                <w:szCs w:val="20"/>
                <w:lang w:val="en-GB"/>
              </w:rPr>
              <w:fldChar w:fldCharType="begin" w:fldLock="1"/>
            </w:r>
            <w:r>
              <w:rPr>
                <w:rFonts w:eastAsia="Calibri"/>
                <w:sz w:val="20"/>
                <w:szCs w:val="20"/>
                <w:lang w:val="en-GB"/>
              </w:rPr>
              <w:instrText>ADDIN CSL_CITATION { "citationItems" : [ { "id" : "ITEM-1", "itemData" : { "DOI" : "10.1108/JHOM-09-2013-0188", "author" : [ { "dropping-particle" : "", "family" : "Agius", "given" : "Steven John", "non-dropping-particle" : "", "parse-names" : false, "suffix" : "" }, { "dropping-particle" : "", "family" : "Brockbank", "given" : "Amy", "non-dropping-particle" : "", "parse-names" : false, "suffix" : "" }, { "dropping-particle" : "", "family" : "Baron", "given" : "Rebecca", "non-dropping-particle" : "", "parse-names" : false, "suffix" : "" }, { "dropping-particle" : "", "family" : "Farook", "given" : "Saleem", "non-dropping-particle" : "", "parse-names" : false, "suffix" : "" }, { "dropping-particle" : "", "family" : "Hayden", "given" : "Jacky", "non-dropping-particle" : "", "parse-names" : false, "suffix" : "" } ], "container-title" : "Journal of Health Organization and Management", "id" : "ITEM-1", "issue" : "1", "issued" : { "date-parts" : [ [ "2015" ] ] }, "page" : "39-54", "title" : "The impact of an integrated medical leadership programme", "type" : "article-journal", "volume" : "29" }, "uris" : [ "http://www.mendeley.com/documents/?uuid=85253a21-2a13-462d-afdc-fda96d0a50a8" ] }, { "id" : "ITEM-2", "itemData" : { "DOI" : "DOI: http://dx.doi.org/10.4300/JGME-D-15-00615.1 Editor\u2019s", "author" : [ { "dropping-particle" : "", "family" : "Moore", "given" : "Jared M", "non-dropping-particle" : "", "parse-names" : false, "suffix" : "" }, { "dropping-particle" : "", "family" : "Wininger", "given" : "David A", "non-dropping-particle" : "", "parse-names" : false, "suffix" : "" }, { "dropping-particle" : "", "family" : "Martin", "given" : "Bryan", "non-dropping-particle" : "", "parse-names" : false, "suffix" : "" } ], "container-title" : "Journal of Graduate Medical Education", "id" : "ITEM-2", "issued" : { "date-parts" : [ [ "2016" ] ] }, "page" : "587-591", "title" : "Leadership for All : An Internal Medicine Residency Leadership Development Program", "type" : "article-journal", "volume" : "October" }, "uris" : [ "http://www.mendeley.com/documents/?uuid=485b31df-0607-4a87-b572-eba82016bac0" ] }, { "id" : "ITEM-3", "itemData" : { "author" : [ { "dropping-particle" : "", "family" : "Ruston", "given" : "Annmarie", "non-dropping-particle" : "", "parse-names" : false, "suffix" : "" }, { "dropping-particle" : "", "family" : "Ed", "given" : "Cert", "non-dropping-particle" : "", "parse-names" : false, "suffix" : "" } ], "container-title" : "Quality in Primary Care", "id" : "ITEM-3", "issued" : { "date-parts" : [ [ "2010" ] ] }, "page" : "263-269", "title" : "Fostering clinical engagement and medical leadership and aligning cultural values : an evaluation of a general practice specialty trainee integrated training placement in a primary care trust", "type" : "article-journal", "volume" : "18" }, "uris" : [ "http://www.mendeley.com/documents/?uuid=c686a3a2-3980-4312-a547-88fd1d4ec12a" ] } ], "mendeley" : { "formattedCitation" : "&lt;sup&gt;32,43,47&lt;/sup&gt;", "plainTextFormattedCitation" : "32,43,47", "previouslyFormattedCitation" : "&lt;sup&gt;33,40,50&lt;/sup&gt;" }, "properties" : { "noteIndex" : 0 }, "schema" : "https://github.com/citation-style-language/schema/raw/master/csl-citation.json" }</w:instrText>
            </w:r>
            <w:r w:rsidRPr="00D4775E">
              <w:rPr>
                <w:rFonts w:eastAsia="Calibri"/>
                <w:sz w:val="20"/>
                <w:szCs w:val="20"/>
                <w:lang w:val="en-GB"/>
              </w:rPr>
              <w:fldChar w:fldCharType="separate"/>
            </w:r>
            <w:r w:rsidRPr="007B6900">
              <w:rPr>
                <w:rFonts w:eastAsia="Calibri"/>
                <w:noProof/>
                <w:sz w:val="20"/>
                <w:szCs w:val="20"/>
                <w:vertAlign w:val="superscript"/>
                <w:lang w:val="en-GB"/>
              </w:rPr>
              <w:t>32,43,47</w:t>
            </w:r>
            <w:r w:rsidRPr="00D4775E">
              <w:rPr>
                <w:rFonts w:eastAsia="Calibri"/>
                <w:sz w:val="20"/>
                <w:szCs w:val="20"/>
                <w:lang w:val="en-GB"/>
              </w:rPr>
              <w:fldChar w:fldCharType="end"/>
            </w:r>
          </w:p>
          <w:p w14:paraId="579129D5" w14:textId="77777777" w:rsidR="00B03D04" w:rsidRPr="00D4775E"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D4775E">
              <w:rPr>
                <w:rFonts w:eastAsia="Calibri"/>
                <w:sz w:val="20"/>
                <w:szCs w:val="20"/>
                <w:lang w:val="en-GB"/>
              </w:rPr>
              <w:t>Mixed methods</w:t>
            </w:r>
            <w:r w:rsidRPr="00D4775E">
              <w:rPr>
                <w:rFonts w:eastAsia="Calibri"/>
                <w:sz w:val="20"/>
                <w:szCs w:val="20"/>
                <w:lang w:val="en-GB"/>
              </w:rPr>
              <w:fldChar w:fldCharType="begin" w:fldLock="1"/>
            </w:r>
            <w:r>
              <w:rPr>
                <w:rFonts w:eastAsia="Calibri"/>
                <w:sz w:val="20"/>
                <w:szCs w:val="20"/>
                <w:lang w:val="en-GB"/>
              </w:rPr>
              <w:instrText>ADDIN CSL_CITATION { "citationItems" : [ { "id" : "ITEM-1", "itemData" : { "author" : [ { "dropping-particle" : "", "family" : "Edler", "given" : "Alice", "non-dropping-particle" : "", "parse-names" : false, "suffix" : "" }, { "dropping-particle" : "", "family" : "Adamshick", "given" : "Mark", "non-dropping-particle" : "", "parse-names" : false, "suffix" : "" }, { "dropping-particle" : "", "family" : "Fanning", "given" : "Ruth", "non-dropping-particle" : "", "parse-names" : false, "suffix" : "" }, { "dropping-particle" : "", "family" : "Piro", "given" : "Nancy", "non-dropping-particle" : "", "parse-names" : false, "suffix" : "" }, { "dropping-particle" : "", "family" : "Hospital", "given" : "Stanford", "non-dropping-particle" : "", "parse-names" : false, "suffix" : "" } ], "container-title" : "The Clinical Teacher", "id" : "ITEM-1", "issued" : { "date-parts" : [ [ "2010" ] ] }, "page" : "26-31", "title" : "Leadership lessons from military education for postgraduate medical curricular improvement", "type" : "article-journal", "volume" : "7" }, "uris" : [ "http://www.mendeley.com/documents/?uuid=74e68c33-b84c-4b0f-9b9c-ad9a4618d733" ] }, { "id" : "ITEM-2", "itemData" : { "DOI" : "10.1186/s12909-014-0257-2", "author" : [ { "dropping-particle" : "", "family" : "Blumenthal", "given" : "D M", "non-dropping-particle" : "", "parse-names" : false, "suffix" : "" }, { "dropping-particle" : "", "family" : "Bernard", "given" : "Ken", "non-dropping-particle" : "", "parse-names" : false, "suffix" : "" }, { "dropping-particle" : "", "family" : "Fraser", "given" : "Traci N", "non-dropping-particle" : "", "parse-names" : false, "suffix" : "" }, { "dropping-particle" : "", "family" : "Bohnen", "given" : "J", "non-dropping-particle" : "", "parse-names" : false, "suffix" : "" }, { "dropping-particle" : "", "family" : "Zeidman", "given" : "Jessica", "non-dropping-particle" : "", "parse-names" : false, "suffix" : "" }, { "dropping-particle" : "", "family" : "Stone", "given" : "Valerie E", "non-dropping-particle" : "", "parse-names" : false, "suffix" : "" } ], "container-title" : "BMC Medical Education", "id" : "ITEM-2", "issued" : { "date-parts" : [ [ "2014" ] ] }, "page" : "257", "title" : "Implementing a pilot leadership course for internal medicine residents: design considerations, participant impressions, and lessons learned", "type" : "article-journal", "volume" : "14" }, "uris" : [ "http://www.mendeley.com/documents/?uuid=d2abe811-5969-4f34-b228-7a6067394c56" ] }, { "id" : "ITEM-3", "itemData" : { "DOI" : "10.1111/j.1532-5415.2008.01710.x", "author" : [ { "dropping-particle" : "", "family" : "Levine", "given" : "Sharon A", "non-dropping-particle" : "", "parse-names" : false, "suffix" : "" }, { "dropping-particle" : "", "family" : "Chao", "given" : "Serena H", "non-dropping-particle" : "", "parse-names" : false, "suffix" : "" }, { "dropping-particle" : "", "family" : "Brett", "given" : "\u00c3 Belle", "non-dropping-particle" : "", "parse-names" : false, "suffix" : "" }, { "dropping-particle" : "", "family" : "Jackson", "given" : "Angela H", "non-dropping-particle" : "", "parse-names" : false, "suffix" : "" }, { "dropping-particle" : "", "family" : "Burrows", "given" : "Adam B", "non-dropping-particle" : "", "parse-names" : false, "suffix" : "" }, { "dropping-particle" : "", "family" : "Goldman", "given" : "\u00c3 Laura N", "non-dropping-particle" : "", "parse-names" : false, "suffix" : "" }, { "dropping-particle" : "", "family" : "Caruso", "given" : "Lisa B", "non-dropping-particle" : "", "parse-names" : false, "suffix" : "" } ], "container-title" : "Journal of the American Geriatric Society", "id" : "ITEM-3", "issued" : { "date-parts" : [ [ "2008" ] ] }, "page" : "1140-1145", "title" : "Innovative Interspecialty Education and Leadership Intervention", "type" : "article-journal", "volume" : "56" }, "uris" : [ "http://www.mendeley.com/documents/?uuid=9a37a945-4c91-4938-9ab0-f83ff939442f" ] }, { "id" : "ITEM-4", "itemData" : { "DOI" : "10.1097/ACM.0000000000000546", "ISBN" : "0000000000000", "author" : [ { "dropping-particle" : "", "family" : "Patel", "given" : "Neha", "non-dropping-particle" : "", "parse-names" : false, "suffix" : "" }, { "dropping-particle" : "", "family" : "Brennan", "given" : "P J", "non-dropping-particle" : "", "parse-names" : false, "suffix" : "" }, { "dropping-particle" : "", "family" : "Metlay", "given" : "Joshua", "non-dropping-particle" : "", "parse-names" : false, "suffix" : "" }, { "dropping-particle" : "", "family" : "Bellini", "given" : "Lisa", "non-dropping-particle" : "", "parse-names" : false, "suffix" : "" }, { "dropping-particle" : "", "family" : "Shannon", "given" : "Richard P", "non-dropping-particle" : "", "parse-names" : false, "suffix" : "" }, { "dropping-particle" : "", "family" : "Myers", "given" : "Jennifer S", "non-dropping-particle" : "", "parse-names" : false, "suffix" : "" } ], "container-title" : "Academic Medicine", "id" : "ITEM-4", "issue" : "2", "issued" : { "date-parts" : [ [ "2015" ] ] }, "page" : "185-190", "title" : "Building the Pipeline : The Creation of a Residency Training Pathway for Future Physician Leaders in Health Care Quality", "type" : "article-journal", "volume" : "90" }, "uris" : [ "http://www.mendeley.com/documents/?uuid=bf756ab0-020d-4b56-8afb-9f921e320ff3" ] }, { "id" : "ITEM-5", "itemData" : { "author" : [ { "dropping-particle" : "", "family" : "Patterson D, Godden A, Rughani A", "given" : "Smithson WH.", "non-dropping-particle" : "", "parse-names" : false, "suffix" : "" } ], "container-title" : "Education for Primary Care", "id" : "ITEM-5", "issued" : { "date-parts" : [ [ "2013" ] ] }, "page" : "65-68", "title" : "A leadership programme in GP training: an action learning approach", "type" : "article-journal", "volume" : "24" }, "uris" : [ "http://www.mendeley.com/documents/?uuid=f9e8a71f-580f-4d72-8763-a707b6f33305" ] }, { "id" : "ITEM-6", "itemData" : { "DOI" : "10.1227/NEU.0b013e318201c2ac", "author" : [ { "dropping-particle" : "", "family" : "Pettit", "given" : "J E", "non-dropping-particle" : "", "parse-names" : false, "suffix" : "" }, { "dropping-particle" : "", "family" : "Dahdaleh", "given" : "N S", "non-dropping-particle" : "", "parse-names" : false, "suffix" : "" }, { "dropping-particle" : "", "family" : "Albert", "given" : "Gregory W", "non-dropping-particle" : "", "parse-names" : false, "suffix" : "" }, { "dropping-particle" : "", "family" : "Greenlee", "given" : "Jeremy D", "non-dropping-particle" : "", "parse-names" : false, "suffix" : "" } ], "container-title" : "Neurosurgery", "id" : "ITEM-6", "issue" : "2", "issued" : { "date-parts" : [ [ "2011" ] ] }, "page" : "546-550", "title" : "Neurosurgery Resident Leadership Development: An Innovative Approach", "type" : "article-journal", "volume" : "68" }, "uris" : [ "http://www.mendeley.com/documents/?uuid=eca362a9-98c3-4777-b95e-8461a5fbb6ec" ] }, { "id" : "ITEM-7", "itemData" : { "DOI" : "10.1136/bmjqs-2012-001718", "ISBN" : "2012001718", "author" : [ { "dropping-particle" : "", "family" : "Runnacles", "given" : "Jane", "non-dropping-particle" : "", "parse-names" : false, "suffix" : "" }, { "dropping-particle" : "", "family" : "Moult", "given" : "Beki", "non-dropping-particle" : "", "parse-names" : false, "suffix" : "" }, { "dropping-particle" : "", "family" : "Lachman", "given" : "Peter", "non-dropping-particle" : "", "parse-names" : false, "suffix" : "" } ], "container-title" : "BMJ Quality and Safety", "id" : "ITEM-7", "issued" : { "date-parts" : [ [ "2013" ] ] }, "page" : "956-963", "title" : "Developing future clinical leaders for quality improvement : experience from a London children \u2019 s hospital", "type" : "article-journal", "volume" : "22" }, "uris" : [ "http://www.mendeley.com/documents/?uuid=523b6fdc-a676-4084-8095-338834af4a0d" ] }, { "id" : "ITEM-8", "itemData" : { "DOI" : "10.1108/17479881111194161", "ISBN" : "1747988111", "author" : [ { "dropping-particle" : "", "family" : "Stoll", "given" : "Louise", "non-dropping-particle" : "", "parse-names" : false, "suffix" : "" }, { "dropping-particle" : "", "family" : "Swanwick", "given" : "Tim", "non-dropping-particle" : "", "parse-names" : false, "suffix" : "" }, { "dropping-particle" : "", "family" : "Foster-turner", "given" : "Julia", "non-dropping-particle" : "", "parse-names" : false, "suffix" : "" }, { "dropping-particle" : "", "family" : "Moss", "given" : "Fiona", "non-dropping-particle" : "", "parse-names" : false, "suffix" : "" } ], "container-title" : "The International Journal of Leadership in Public Services", "id" : "ITEM-8", "issue" : "4", "issued" : { "date-parts" : [ [ "2011" ] ] }, "page" : "273-286", "title" : "Leadership development for junior doctors What can we learn from \u201c Darzi \u201d Fellowships in clinical leadership ?", "type" : "article-journal", "volume" : "7" }, "uris" : [ "http://www.mendeley.com/documents/?uuid=56e4e4de-f996-49c3-ae80-cba24dbf3e77" ] }, { "id" : "ITEM-9", "itemData" : { "DOI" : "10.1093/intqhc/mzw091", "author" : [ { "dropping-particle" : "", "family" : "Voogt", "given" : "Judith J", "non-dropping-particle" : "", "parse-names" : false, "suffix" : "" }, { "dropping-particle" : "", "family" : "Rensen", "given" : "Elizabeth", "non-dropping-particle" : "Van", "parse-names" : false, "suffix" : "" }, { "dropping-particle" : "", "family" : "Schaaf", "given" : "Marieke", "non-dropping-particle" : "Van der", "parse-names" : false, "suffix" : "" }, { "dropping-particle" : "", "family" : "Noordegraaf", "given" : "Mirko", "non-dropping-particle" : "", "parse-names" : false, "suffix" : "" }, { "dropping-particle" : "", "family" : "Schneider", "given" : "M M", "non-dropping-particle" : "", "parse-names" : false, "suffix" : "" } ], "container-title" : "International Journal for Quality in Health Care", "id" : "ITEM-9", "issue" : "September", "issued" : { "date-parts" : [ [ "2016" ] ] }, "page" : "665-674", "title" : "Building bridges : engaging medical residents in quality improvement and medical leadership", "type" : "article-journal", "volume" : "28" }, "uris" : [ "http://www.mendeley.com/documents/?uuid=18fd1f91-4b02-4332-aad0-f62e6ba88d64", "http://www.mendeley.com/documents/?uuid=f3928af7-ce0d-4bbb-9d8e-931994061242" ] } ], "mendeley" : { "formattedCitation" : "&lt;sup&gt;2,8,37,41,44\u201346,49,50&lt;/sup&gt;", "plainTextFormattedCitation" : "2,8,37,41,44\u201346,49,50", "previouslyFormattedCitation" : "&lt;sup&gt;2,8,37\u201339,42,44,48,51&lt;/sup&gt;" }, "properties" : { "noteIndex" : 0 }, "schema" : "https://github.com/citation-style-language/schema/raw/master/csl-citation.json" }</w:instrText>
            </w:r>
            <w:r w:rsidRPr="00D4775E">
              <w:rPr>
                <w:rFonts w:eastAsia="Calibri"/>
                <w:sz w:val="20"/>
                <w:szCs w:val="20"/>
                <w:lang w:val="en-GB"/>
              </w:rPr>
              <w:fldChar w:fldCharType="separate"/>
            </w:r>
            <w:r w:rsidRPr="007B6900">
              <w:rPr>
                <w:rFonts w:eastAsia="Calibri"/>
                <w:noProof/>
                <w:sz w:val="20"/>
                <w:szCs w:val="20"/>
                <w:vertAlign w:val="superscript"/>
                <w:lang w:val="en-GB"/>
              </w:rPr>
              <w:t>2,8,37,41,44–46,49,50</w:t>
            </w:r>
            <w:r w:rsidRPr="00D4775E">
              <w:rPr>
                <w:rFonts w:eastAsia="Calibri"/>
                <w:sz w:val="20"/>
                <w:szCs w:val="20"/>
                <w:lang w:val="en-GB"/>
              </w:rPr>
              <w:fldChar w:fldCharType="end"/>
            </w:r>
          </w:p>
          <w:p w14:paraId="76FEA891" w14:textId="77777777" w:rsidR="00B03D04" w:rsidRPr="007C4ECB"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7C4ECB">
              <w:rPr>
                <w:rFonts w:eastAsia="Calibri"/>
                <w:sz w:val="20"/>
                <w:szCs w:val="20"/>
                <w:lang w:val="en-GB"/>
              </w:rPr>
              <w:t>Time series examination with post-program suvey</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0872981.2017.1320186", "author" : [ { "dropping-particle" : "", "family" : "Cerrone", "given" : "Sara Ann",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dropping-particle" : "", "family" : "Ann", "given" : "Sara", "non-dropping-particle" : "", "parse-names" : false, "suffix" : "" }, { "dropping-particle" : "", "family" : "Adelman", "given" : "Patti", "non-dropping-particle" : "", "parse-names" : false, "suffix" : "" }, { "dropping-particle" : "", "family" : "Akbar", "given" : "Salaahuddin", "non-dropping-particle" : "", "parse-names" : false, "suffix" : "" }, { "dropping-particle" : "", "family" : "Yacht", "given" : "Andrew C", "non-dropping-particle" : "", "parse-names" : false, "suffix" : "" } ], "container-title" : "Medical Education Online", "id" : "ITEM-1", "issued" : { "date-parts" : [ [ "2017" ] ] }, "page" : "1-8", "publisher" : "Taylor &amp; Francis", "title" : "Using Objective Structured Teaching Encounters ( OSTEs ) to prepare chief residents to be emotionally intelligent leaders Using Objective Structured Teaching Encounters ( OSTEs ) to prepare chief residents to be emotionally intelligent leaders", "type" : "article-journal", "volume" : "22" }, "uris" : [ "http://www.mendeley.com/documents/?uuid=253d4dbf-0f34-423a-819a-1a5215b4d898" ] } ], "mendeley" : { "formattedCitation" : "&lt;sup&gt;36&lt;/sup&gt;", "plainTextFormattedCitation" : "36", "previouslyFormattedCitation" : "&lt;sup&gt;43&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6</w:t>
            </w:r>
            <w:r w:rsidRPr="007C4ECB">
              <w:rPr>
                <w:rFonts w:eastAsia="Calibri"/>
                <w:sz w:val="20"/>
                <w:szCs w:val="20"/>
                <w:lang w:val="en-GB"/>
              </w:rPr>
              <w:fldChar w:fldCharType="end"/>
            </w:r>
          </w:p>
          <w:p w14:paraId="2295BADD" w14:textId="77777777" w:rsidR="00B03D04" w:rsidRPr="007C4ECB"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7C4ECB">
              <w:rPr>
                <w:rFonts w:eastAsia="Calibri"/>
                <w:sz w:val="20"/>
                <w:szCs w:val="20"/>
                <w:lang w:val="en-GB"/>
              </w:rPr>
              <w:t xml:space="preserve">Unclear or not specified but outcomes reported </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80/14739879.2013.11493457", "author"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dropping-particle" : "", "family" : "Bircher", "given" : "Joanna", "non-dropping-particle" : "", "parse-names" : false, "suffix" : "" }, { "dropping-particle" : "", "family" : "Reid", "given" : "Anne-marie", "non-dropping-particle" : "", "parse-names" : false, "suffix" : "" }, { "dropping-particle" : "", "family" : "Patterson", "given" : "Dominic", "non-dropping-particle" : "", "parse-names" : false, "suffix" : "" }, { "dropping-particle" : "", "family" : "Godden", "given" : "Andy", "non-dropping-particle" : "", "parse-names" : false, "suffix" : "" }, { "dropping-particle" : "", "family" : "Smithson", "given" : "W Henry", "non-dropping-particle" : "", "parse-names" : false, "suffix" : "" }, { "dropping-particle" : "", "family" : "Khanchandani", "given" : "Raj", "non-dropping-particle" : "", "parse-names" : false, "suffix" : "" }, { "dropping-particle" : "", "family" : "Gillam", "given" : "Stephen", "non-dropping-particle" : "", "parse-names" : false, "suffix" : "" } ], "container-title" : "Education for Primary Care", "id" : "ITEM-1", "issue" : "December", "issued" : { "date-parts" : [ [ "2015" ] ] }, "title" : "Education for Primary Care Teaching exchange Teaching exchange", "type" : "article-journal", "volume" : "9879" }, "uris" : [ "http://www.mendeley.com/documents/?uuid=e260d33f-c9ae-4e8a-ac4b-6f6bb7e14382" ] }, { "id" : "ITEM-2", "itemData" : { "author" : [ { "dropping-particle" : "", "family" : "Foster", "given" : "Tina", "non-dropping-particle" : "", "parse-names" : false, "suffix" : "" }, { "dropping-particle" : "", "family" : "Regan-smith", "given" : "Martha", "non-dropping-particle" : "", "parse-names" : false, "suffix" : "" }, { "dropping-particle" : "", "family" : "Murray", "given" : "Carolyn", "non-dropping-particle" : "", "parse-names" : false, "suffix" : "" }, { "dropping-particle" : "", "family" : "Dysinger", "given" : "Wayne", "non-dropping-particle" : "", "parse-names" : false, "suffix" : "" }, { "dropping-particle" : "", "family" : "Homa", "given" : "Karen", "non-dropping-particle" : "", "parse-names" : false, "suffix" : "" }, { "dropping-particle" : "", "family" : "Johnson", "given" : "Lisa M", "non-dropping-particle" : "", "parse-names" : false, "suffix" : "" }, { "dropping-particle" : "", "family" : "Batalden", "given" : "Paul B", "non-dropping-particle" : "", "parse-names" : false, "suffix" : "" } ], "container-title" : "Academic Medicine", "id" : "ITEM-2", "issue" : "4", "issued" : { "date-parts" : [ [ "2008" ] ] }, "title" : "Residency Education, Preventive Medicine, and Population Health Care Improvement: The Dartmouth\u2013Hitchcock Leadership Preventive Medicine Approach", "type" : "article-journal", "volume" : "83" }, "uris" : [ "http://www.mendeley.com/documents/?uuid=27556c95-0a34-47e3-8b93-e445d4919803" ] }, { "id" : "ITEM-3", "itemData" : { "DOI" : "10.1097/ACM.0b013e3181eb60f6", "author" : [ { "dropping-particle" : "", "family" : "Kuo", "given" : "Anda K", "non-dropping-particle" : "", "parse-names" : false, "suffix" : "" }, { "dropping-particle" : "", "family" : "Thyne", "given" : "Shannon M", "non-dropping-particle" : "", "parse-names" : false, "suffix" : "" }, { "dropping-particle" : "", "family" : "Chen", "given" : "H Carrie", "non-dropping-particle" : "", "parse-names" : false, "suffix" : "" }, { "dropping-particle" : "", "family" : "West", "given" : "Daniel C", "non-dropping-particle" : "", "parse-names" : false, "suffix" : "" }, { "dropping-particle" : "", "family" : "Kamei", "given" : "Robert K", "non-dropping-particle" : "", "parse-names" : false, "suffix" : "" } ], "container-title" : "Academic Medicine", "id" : "ITEM-3", "issue" : "10", "issued" : { "date-parts" : [ [ "2010" ] ] }, "page" : "1603-1608", "title" : "An Innovative Residency Program Designed Children", "type" : "article-journal", "volume" : "85" }, "uris" : [ "http://www.mendeley.com/documents/?uuid=8da44ccf-7a1d-470d-a1a6-2b4e0600d390" ] }, { "id" : "ITEM-4", "itemData" : { "DOI" : "10.1108/LHS-04-2014-0037", "author" : [ { "dropping-particle" : "", "family" : "Micallef", "given" : "Jason", "non-dropping-particle" : "", "parse-names" : false, "suffix" : "" }, { "dropping-particle" : "", "family" : "Straw", "given" : "Brodene", "non-dropping-particle" : "", "parse-names" : false, "suffix" : "" } ], "container-title" : "Leadership in H", "id" : "ITEM-4", "issue" : "4", "issued" : { "date-parts" : [ [ "2014" ] ] }, "page" : "316-329", "title" : "Developing junior doctors as leaders of service improvement", "type" : "article-journal", "volume" : "27" }, "uris" : [ "http://www.mendeley.com/documents/?uuid=6426ac0a-919d-448a-9191-61cfc75a34a1" ] }, { "id" : "ITEM-5", "itemData" : { "DOI" : "10.1136/pgmj.2009.093807", "author" : [ { "dropping-particle" : "", "family" : "Warren", "given" : "Oliver J", "non-dropping-particle" : "", "parse-names" : false, "suffix" : "" }, { "dropping-particle" : "", "family" : "Carnall", "given" : "Ruth", "non-dropping-particle" : "", "parse-names" : false, "suffix" : "" } ], "container-title" : "Postgraduate Medicine", "id" : "ITEM-5", "issued" : { "date-parts" : [ [ "2011" ] ] }, "page" : "27-32", "title" : "Medical leadership : why it \u2019 s important , what is required , and how we develop it", "type" : "article-journal", "volume" : "87" }, "uris" : [ "http://www.mendeley.com/documents/?uuid=9f11a63c-1cac-427b-9020-2d4ca517c8d3" ] } ], "mendeley" : { "formattedCitation" : "&lt;sup&gt;23,40,42,51,56&lt;/sup&gt;", "plainTextFormattedCitation" : "23,40,42,51,56", "previouslyFormattedCitation" : "&lt;sup&gt;23,47,49,52,57&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23,40,42,51,56</w:t>
            </w:r>
            <w:r w:rsidRPr="007C4ECB">
              <w:rPr>
                <w:rFonts w:eastAsia="Calibri"/>
                <w:sz w:val="20"/>
                <w:szCs w:val="20"/>
                <w:lang w:val="en-GB"/>
              </w:rPr>
              <w:fldChar w:fldCharType="end"/>
            </w:r>
          </w:p>
          <w:p w14:paraId="652E713F" w14:textId="77777777" w:rsidR="00B03D04" w:rsidRPr="007C4ECB" w:rsidRDefault="00B03D04" w:rsidP="00B03D04">
            <w:pPr>
              <w:numPr>
                <w:ilvl w:val="0"/>
                <w:numId w:val="3"/>
              </w:numPr>
              <w:autoSpaceDE/>
              <w:autoSpaceDN/>
              <w:adjustRightInd/>
              <w:spacing w:line="240" w:lineRule="auto"/>
              <w:ind w:left="748" w:hanging="317"/>
              <w:contextualSpacing/>
              <w:rPr>
                <w:rFonts w:eastAsia="Calibri"/>
                <w:sz w:val="20"/>
                <w:szCs w:val="20"/>
                <w:lang w:val="en-GB"/>
              </w:rPr>
            </w:pPr>
            <w:r w:rsidRPr="007C4ECB">
              <w:rPr>
                <w:rFonts w:eastAsia="Calibri"/>
                <w:sz w:val="20"/>
                <w:szCs w:val="20"/>
                <w:lang w:val="en-GB"/>
              </w:rPr>
              <w:t xml:space="preserve">No evaluation conducted </w:t>
            </w:r>
            <w:r w:rsidRPr="007C4ECB">
              <w:rPr>
                <w:rFonts w:eastAsia="Calibri"/>
                <w:sz w:val="20"/>
                <w:szCs w:val="20"/>
                <w:lang w:val="en-GB"/>
              </w:rPr>
              <w:fldChar w:fldCharType="begin" w:fldLock="1"/>
            </w:r>
            <w:r>
              <w:rPr>
                <w:rFonts w:eastAsia="Calibri"/>
                <w:sz w:val="20"/>
                <w:szCs w:val="20"/>
                <w:lang w:val="en-GB"/>
              </w:rPr>
              <w:instrText>ADDIN CSL_CITATION { "citationItems" : [ { "id" : "ITEM-1", "itemData" : { "DOI" : "10.1097/ACM.0b013e318212e51b", "author" : [ { "dropping-particle" : "", "family" : "Ackerly", "given" : "D Clay", "non-dropping-particle" : "", "parse-names" : false, "suffix" : "" }, { "dropping-particle" : "", "family" : "Sangvai", "given" : "Devdutta G", "non-dropping-particle" : "", "parse-names" : false, "suffix" : "" }, { "dropping-particle" : "", "family" : "Udayakumar", "given" : "Krishna", "non-dropping-particle" : "", "parse-names" : false, "suffix" : "" }, { "dropping-particle" : "", "family" : "Shah", "given" : "Bimal R", "non-dropping-particle" : "", "parse-names" : false, "suffix" : "" }, { "dropping-particle" : "", "family" : "Kalman", "given" : "Noah S", "non-dropping-particle" : "", "parse-names" : false, "suffix" : "" }, { "dropping-particle" : "", "family" : "Cho", "given" : "Alex H", "non-dropping-particle" : "", "parse-names" : false, "suffix" : "" }, { "dropping-particle" : "", "family" : "Schulman", "given" : "Kevin A", "non-dropping-particle" : "", "parse-names" : false, "suffix" : "" }, { "dropping-particle" : "", "family" : "Fulkerson", "given" : "William J", "non-dropping-particle" : "", "parse-names" : false, "suffix" : "" }, { "dropping-particle" : "", "family" : "Dzau", "given" : "Victor J", "non-dropping-particle" : "", "parse-names" : false, "suffix" : "" } ], "id" : "ITEM-1", "issue" : "5", "issued" : { "date-parts" : [ [ "2011" ] ] }, "page" : "575-579", "title" : "Training the Next Generation of Physician \u2013 Executives : An Innovative Residency Pathway in Management and Leadership", "type" : "article-journal", "volume" : "86" }, "uris" : [ "http://www.mendeley.com/documents/?uuid=2eb77482-7d9d-4e43-bf15-bc1c1c69add7" ] }, { "id" : "ITEM-2", "itemData" : { "DOI" : "10.1037/a0029689", "author" : [ { "dropping-particle" : "", "family" : "Eubank", "given" : "Daniel", "non-dropping-particle" : "", "parse-names" : false, "suffix" : "" }, { "dropping-particle" : "", "family" : "Geffken", "given" : "Dominic", "non-dropping-particle" : "", "parse-names" : false, "suffix" : "" }, { "dropping-particle" : "", "family" : "Orzano", "given" : "John", "non-dropping-particle" : "", "parse-names" : false, "suffix" : "" }, { "dropping-particle" : "", "family" : "Ricci", "given" : "Rocco", "non-dropping-particle" : "", "parse-names" : false, "suffix" : "" } ], "container-title" : "Families, Systems, &amp; Health", "id" : "ITEM-2", "issue" : "3", "issued" : { "date-parts" : [ [ "2012" ] ] }, "page" : "241-252", "title" : "Teaching Adaptive Leadership to Family Medicine Residents : What ? Why ? How ?", "type" : "article-journal", "volume" : "30" }, "uris" : [ "http://www.mendeley.com/documents/?uuid=dbcd7091-d945-4607-8c70-be8ac046a227" ] }, { "id" : "ITEM-3", "itemData" : { "DOI" : "10.1108/LHS-03-2014-0024", "ISBN" : "0320140024", "author" : [ { "dropping-particle" : "", "family" : "Maccarrick", "given" : "Geraldine R", "non-dropping-particle" : "", "parse-names" : false, "suffix" : "" }, { "dropping-particle" : "", "family" : "Maccarrick", "given" : "Geraldine R", "non-dropping-particle" : "", "parse-names" : false, "suffix" : "" } ], "container-title" : "Leadership in Health Services", "id" : "ITEM-3", "issue" : "4", "issued" : { "date-parts" : [ [ "2014" ] ] }, "page" : "343-354", "title" : "Professional medical leadership : a relational training model", "type" : "article-journal", "volume" : "27" }, "uris" : [ "http://www.mendeley.com/documents/?uuid=681d117b-310d-464f-9a2e-0171eb196e2b" ] }, { "id" : "ITEM-4", "itemData" : { "DOI" : "10.1016/j.aorn.2016.09.004", "ISSN" : "0001-2092", "author" : [ { "dropping-particle" : "", "family" : "Nabili", "given" : "Vishad", "non-dropping-particle" : "", "parse-names" : false, "suffix" : "" } ], "container-title" : "Association of Registered Nurses Journal", "id" : "ITEM-4", "issue" : "5", "issued" : { "date-parts" : [ [ "2016" ] ] }, "page" : "434.e1-434.e6", "publisher" : "Elsevier Ltd", "title" : "Physician as a Conscious Leader", "type" : "article-journal", "volume" : "104" }, "uris" : [ "http://www.mendeley.com/documents/?uuid=cf860724-f699-4cc3-8db9-7e2c8fd74535" ] } ], "mendeley" : { "formattedCitation" : "&lt;sup&gt;33,34,76,82&lt;/sup&gt;", "plainTextFormattedCitation" : "33,34,76,82", "previouslyFormattedCitation" : "&lt;sup&gt;34,35,77,82&lt;/sup&gt;" }, "properties" : { "noteIndex" : 0 }, "schema" : "https://github.com/citation-style-language/schema/raw/master/csl-citation.json" }</w:instrText>
            </w:r>
            <w:r w:rsidRPr="007C4ECB">
              <w:rPr>
                <w:rFonts w:eastAsia="Calibri"/>
                <w:sz w:val="20"/>
                <w:szCs w:val="20"/>
                <w:lang w:val="en-GB"/>
              </w:rPr>
              <w:fldChar w:fldCharType="separate"/>
            </w:r>
            <w:r w:rsidRPr="007B6900">
              <w:rPr>
                <w:rFonts w:eastAsia="Calibri"/>
                <w:noProof/>
                <w:sz w:val="20"/>
                <w:szCs w:val="20"/>
                <w:vertAlign w:val="superscript"/>
                <w:lang w:val="en-GB"/>
              </w:rPr>
              <w:t>33,34,76,82</w:t>
            </w:r>
            <w:r w:rsidRPr="007C4ECB">
              <w:rPr>
                <w:rFonts w:eastAsia="Calibri"/>
                <w:sz w:val="20"/>
                <w:szCs w:val="20"/>
                <w:lang w:val="en-GB"/>
              </w:rPr>
              <w:fldChar w:fldCharType="end"/>
            </w:r>
          </w:p>
        </w:tc>
        <w:tc>
          <w:tcPr>
            <w:tcW w:w="1492" w:type="dxa"/>
          </w:tcPr>
          <w:p w14:paraId="41BB6A3C" w14:textId="77777777" w:rsidR="00B03D04" w:rsidRPr="007C4ECB" w:rsidRDefault="00B03D04" w:rsidP="006477D3">
            <w:pPr>
              <w:autoSpaceDE/>
              <w:autoSpaceDN/>
              <w:adjustRightInd/>
              <w:spacing w:line="240" w:lineRule="auto"/>
              <w:rPr>
                <w:rFonts w:eastAsia="Calibri"/>
                <w:sz w:val="20"/>
                <w:szCs w:val="20"/>
                <w:lang w:val="en-GB"/>
              </w:rPr>
            </w:pPr>
          </w:p>
          <w:p w14:paraId="4DE74C4C"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3D66EAE8"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304EA451"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54028FB1"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014F5218"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3 (9.7</w:t>
            </w:r>
            <w:r w:rsidRPr="007C4ECB">
              <w:rPr>
                <w:rFonts w:eastAsia="Calibri"/>
                <w:sz w:val="20"/>
                <w:szCs w:val="20"/>
                <w:lang w:val="en-GB"/>
              </w:rPr>
              <w:t>)</w:t>
            </w:r>
          </w:p>
          <w:p w14:paraId="5B0D1F8F"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9 (29.0</w:t>
            </w:r>
            <w:r w:rsidRPr="007C4ECB">
              <w:rPr>
                <w:rFonts w:eastAsia="Calibri"/>
                <w:sz w:val="20"/>
                <w:szCs w:val="20"/>
                <w:lang w:val="en-GB"/>
              </w:rPr>
              <w:t>)</w:t>
            </w:r>
          </w:p>
          <w:p w14:paraId="21809DAC"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1 (3.2</w:t>
            </w:r>
            <w:r w:rsidRPr="007C4ECB">
              <w:rPr>
                <w:rFonts w:eastAsia="Calibri"/>
                <w:sz w:val="20"/>
                <w:szCs w:val="20"/>
                <w:lang w:val="en-GB"/>
              </w:rPr>
              <w:t>)</w:t>
            </w:r>
          </w:p>
          <w:p w14:paraId="5E2DA3ED"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5 (16.1</w:t>
            </w:r>
            <w:r w:rsidRPr="007C4ECB">
              <w:rPr>
                <w:rFonts w:eastAsia="Calibri"/>
                <w:sz w:val="20"/>
                <w:szCs w:val="20"/>
                <w:lang w:val="en-GB"/>
              </w:rPr>
              <w:t>)</w:t>
            </w:r>
          </w:p>
          <w:p w14:paraId="17F6B023" w14:textId="77777777" w:rsidR="00B03D04" w:rsidRPr="007C4ECB" w:rsidRDefault="00B03D04" w:rsidP="006477D3">
            <w:pPr>
              <w:autoSpaceDE/>
              <w:autoSpaceDN/>
              <w:adjustRightInd/>
              <w:spacing w:after="10" w:line="240" w:lineRule="auto"/>
              <w:rPr>
                <w:rFonts w:eastAsia="Calibri"/>
                <w:sz w:val="20"/>
                <w:szCs w:val="20"/>
                <w:lang w:val="en-GB"/>
              </w:rPr>
            </w:pPr>
            <w:r>
              <w:rPr>
                <w:rFonts w:eastAsia="Calibri"/>
                <w:sz w:val="20"/>
                <w:szCs w:val="20"/>
                <w:lang w:val="en-GB"/>
              </w:rPr>
              <w:t>4 (12.9</w:t>
            </w:r>
            <w:r w:rsidRPr="007C4ECB">
              <w:rPr>
                <w:rFonts w:eastAsia="Calibri"/>
                <w:sz w:val="20"/>
                <w:szCs w:val="20"/>
                <w:lang w:val="en-GB"/>
              </w:rPr>
              <w:t>)</w:t>
            </w:r>
          </w:p>
        </w:tc>
      </w:tr>
    </w:tbl>
    <w:p w14:paraId="5F4CD39F" w14:textId="77777777" w:rsidR="00B03D04" w:rsidRPr="007C4ECB" w:rsidRDefault="00B03D04" w:rsidP="00B03D04">
      <w:pPr>
        <w:autoSpaceDE/>
        <w:autoSpaceDN/>
        <w:adjustRightInd/>
        <w:spacing w:line="240" w:lineRule="auto"/>
        <w:ind w:left="-567"/>
        <w:rPr>
          <w:rFonts w:eastAsia="Calibri"/>
          <w:sz w:val="20"/>
          <w:szCs w:val="20"/>
          <w:lang w:val="en-GB"/>
        </w:rPr>
      </w:pPr>
      <w:r w:rsidRPr="007C4ECB">
        <w:rPr>
          <w:rFonts w:eastAsia="Calibri"/>
          <w:sz w:val="20"/>
          <w:vertAlign w:val="superscript"/>
          <w:lang w:val="en-GB"/>
        </w:rPr>
        <w:t>1-3</w:t>
      </w:r>
      <w:r w:rsidRPr="007C4ECB">
        <w:rPr>
          <w:rFonts w:eastAsia="Calibri"/>
          <w:sz w:val="20"/>
          <w:lang w:val="en-GB"/>
        </w:rPr>
        <w:t xml:space="preserve"> Programs can be categorized under multiple teaching methods, content areas, and assessment methods; total % for these categories exceeds 100</w:t>
      </w:r>
      <w:r w:rsidRPr="007C4ECB">
        <w:rPr>
          <w:rFonts w:ascii="Calibri" w:eastAsia="Calibri" w:hAnsi="Calibri"/>
          <w:sz w:val="20"/>
          <w:lang w:val="en-GB"/>
        </w:rPr>
        <w:t xml:space="preserve">  </w:t>
      </w:r>
    </w:p>
    <w:p w14:paraId="215F5DE5" w14:textId="77777777" w:rsidR="00B03D04" w:rsidRDefault="00B03D04" w:rsidP="00B03D04"/>
    <w:p w14:paraId="2AC1A248" w14:textId="77777777" w:rsidR="00EB3E3A" w:rsidRPr="00576215" w:rsidRDefault="00B03D04" w:rsidP="00576215">
      <w:bookmarkStart w:id="0" w:name="_GoBack"/>
      <w:bookmarkEnd w:id="0"/>
    </w:p>
    <w:sectPr w:rsidR="00EB3E3A" w:rsidRPr="00576215" w:rsidSect="005C196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16B2"/>
    <w:multiLevelType w:val="hybridMultilevel"/>
    <w:tmpl w:val="872E921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3A13F9C"/>
    <w:multiLevelType w:val="hybridMultilevel"/>
    <w:tmpl w:val="82845F44"/>
    <w:lvl w:ilvl="0" w:tplc="10090001">
      <w:start w:val="1"/>
      <w:numFmt w:val="bullet"/>
      <w:lvlText w:val=""/>
      <w:lvlJc w:val="left"/>
      <w:pPr>
        <w:ind w:left="-398" w:hanging="360"/>
      </w:pPr>
      <w:rPr>
        <w:rFonts w:ascii="Symbol" w:hAnsi="Symbol" w:hint="default"/>
      </w:rPr>
    </w:lvl>
    <w:lvl w:ilvl="1" w:tplc="10090003" w:tentative="1">
      <w:start w:val="1"/>
      <w:numFmt w:val="bullet"/>
      <w:lvlText w:val="o"/>
      <w:lvlJc w:val="left"/>
      <w:pPr>
        <w:ind w:left="322" w:hanging="360"/>
      </w:pPr>
      <w:rPr>
        <w:rFonts w:ascii="Courier New" w:hAnsi="Courier New" w:cs="Courier New" w:hint="default"/>
      </w:rPr>
    </w:lvl>
    <w:lvl w:ilvl="2" w:tplc="10090005" w:tentative="1">
      <w:start w:val="1"/>
      <w:numFmt w:val="bullet"/>
      <w:lvlText w:val=""/>
      <w:lvlJc w:val="left"/>
      <w:pPr>
        <w:ind w:left="1042" w:hanging="360"/>
      </w:pPr>
      <w:rPr>
        <w:rFonts w:ascii="Wingdings" w:hAnsi="Wingdings" w:hint="default"/>
      </w:rPr>
    </w:lvl>
    <w:lvl w:ilvl="3" w:tplc="10090001" w:tentative="1">
      <w:start w:val="1"/>
      <w:numFmt w:val="bullet"/>
      <w:lvlText w:val=""/>
      <w:lvlJc w:val="left"/>
      <w:pPr>
        <w:ind w:left="1762" w:hanging="360"/>
      </w:pPr>
      <w:rPr>
        <w:rFonts w:ascii="Symbol" w:hAnsi="Symbol" w:hint="default"/>
      </w:rPr>
    </w:lvl>
    <w:lvl w:ilvl="4" w:tplc="10090003" w:tentative="1">
      <w:start w:val="1"/>
      <w:numFmt w:val="bullet"/>
      <w:lvlText w:val="o"/>
      <w:lvlJc w:val="left"/>
      <w:pPr>
        <w:ind w:left="2482" w:hanging="360"/>
      </w:pPr>
      <w:rPr>
        <w:rFonts w:ascii="Courier New" w:hAnsi="Courier New" w:cs="Courier New" w:hint="default"/>
      </w:rPr>
    </w:lvl>
    <w:lvl w:ilvl="5" w:tplc="10090005" w:tentative="1">
      <w:start w:val="1"/>
      <w:numFmt w:val="bullet"/>
      <w:lvlText w:val=""/>
      <w:lvlJc w:val="left"/>
      <w:pPr>
        <w:ind w:left="3202" w:hanging="360"/>
      </w:pPr>
      <w:rPr>
        <w:rFonts w:ascii="Wingdings" w:hAnsi="Wingdings" w:hint="default"/>
      </w:rPr>
    </w:lvl>
    <w:lvl w:ilvl="6" w:tplc="10090001" w:tentative="1">
      <w:start w:val="1"/>
      <w:numFmt w:val="bullet"/>
      <w:lvlText w:val=""/>
      <w:lvlJc w:val="left"/>
      <w:pPr>
        <w:ind w:left="3922" w:hanging="360"/>
      </w:pPr>
      <w:rPr>
        <w:rFonts w:ascii="Symbol" w:hAnsi="Symbol" w:hint="default"/>
      </w:rPr>
    </w:lvl>
    <w:lvl w:ilvl="7" w:tplc="10090003" w:tentative="1">
      <w:start w:val="1"/>
      <w:numFmt w:val="bullet"/>
      <w:lvlText w:val="o"/>
      <w:lvlJc w:val="left"/>
      <w:pPr>
        <w:ind w:left="4642" w:hanging="360"/>
      </w:pPr>
      <w:rPr>
        <w:rFonts w:ascii="Courier New" w:hAnsi="Courier New" w:cs="Courier New" w:hint="default"/>
      </w:rPr>
    </w:lvl>
    <w:lvl w:ilvl="8" w:tplc="10090005" w:tentative="1">
      <w:start w:val="1"/>
      <w:numFmt w:val="bullet"/>
      <w:lvlText w:val=""/>
      <w:lvlJc w:val="left"/>
      <w:pPr>
        <w:ind w:left="5362" w:hanging="360"/>
      </w:pPr>
      <w:rPr>
        <w:rFonts w:ascii="Wingdings" w:hAnsi="Wingdings" w:hint="default"/>
      </w:rPr>
    </w:lvl>
  </w:abstractNum>
  <w:abstractNum w:abstractNumId="2">
    <w:nsid w:val="1CE82946"/>
    <w:multiLevelType w:val="hybridMultilevel"/>
    <w:tmpl w:val="58A62B4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nsid w:val="547270DA"/>
    <w:multiLevelType w:val="hybridMultilevel"/>
    <w:tmpl w:val="6A50DB32"/>
    <w:lvl w:ilvl="0" w:tplc="10090001">
      <w:start w:val="1"/>
      <w:numFmt w:val="bullet"/>
      <w:lvlText w:val=""/>
      <w:lvlJc w:val="left"/>
      <w:pPr>
        <w:ind w:left="1026" w:hanging="360"/>
      </w:pPr>
      <w:rPr>
        <w:rFonts w:ascii="Symbol" w:hAnsi="Symbol" w:hint="default"/>
      </w:rPr>
    </w:lvl>
    <w:lvl w:ilvl="1" w:tplc="10090003" w:tentative="1">
      <w:start w:val="1"/>
      <w:numFmt w:val="bullet"/>
      <w:lvlText w:val="o"/>
      <w:lvlJc w:val="left"/>
      <w:pPr>
        <w:ind w:left="1746" w:hanging="360"/>
      </w:pPr>
      <w:rPr>
        <w:rFonts w:ascii="Courier New" w:hAnsi="Courier New" w:cs="Courier New" w:hint="default"/>
      </w:rPr>
    </w:lvl>
    <w:lvl w:ilvl="2" w:tplc="10090005" w:tentative="1">
      <w:start w:val="1"/>
      <w:numFmt w:val="bullet"/>
      <w:lvlText w:val=""/>
      <w:lvlJc w:val="left"/>
      <w:pPr>
        <w:ind w:left="2466" w:hanging="360"/>
      </w:pPr>
      <w:rPr>
        <w:rFonts w:ascii="Wingdings" w:hAnsi="Wingdings" w:hint="default"/>
      </w:rPr>
    </w:lvl>
    <w:lvl w:ilvl="3" w:tplc="10090001" w:tentative="1">
      <w:start w:val="1"/>
      <w:numFmt w:val="bullet"/>
      <w:lvlText w:val=""/>
      <w:lvlJc w:val="left"/>
      <w:pPr>
        <w:ind w:left="3186" w:hanging="360"/>
      </w:pPr>
      <w:rPr>
        <w:rFonts w:ascii="Symbol" w:hAnsi="Symbol" w:hint="default"/>
      </w:rPr>
    </w:lvl>
    <w:lvl w:ilvl="4" w:tplc="10090003" w:tentative="1">
      <w:start w:val="1"/>
      <w:numFmt w:val="bullet"/>
      <w:lvlText w:val="o"/>
      <w:lvlJc w:val="left"/>
      <w:pPr>
        <w:ind w:left="3906" w:hanging="360"/>
      </w:pPr>
      <w:rPr>
        <w:rFonts w:ascii="Courier New" w:hAnsi="Courier New" w:cs="Courier New" w:hint="default"/>
      </w:rPr>
    </w:lvl>
    <w:lvl w:ilvl="5" w:tplc="10090005" w:tentative="1">
      <w:start w:val="1"/>
      <w:numFmt w:val="bullet"/>
      <w:lvlText w:val=""/>
      <w:lvlJc w:val="left"/>
      <w:pPr>
        <w:ind w:left="4626" w:hanging="360"/>
      </w:pPr>
      <w:rPr>
        <w:rFonts w:ascii="Wingdings" w:hAnsi="Wingdings" w:hint="default"/>
      </w:rPr>
    </w:lvl>
    <w:lvl w:ilvl="6" w:tplc="10090001" w:tentative="1">
      <w:start w:val="1"/>
      <w:numFmt w:val="bullet"/>
      <w:lvlText w:val=""/>
      <w:lvlJc w:val="left"/>
      <w:pPr>
        <w:ind w:left="5346" w:hanging="360"/>
      </w:pPr>
      <w:rPr>
        <w:rFonts w:ascii="Symbol" w:hAnsi="Symbol" w:hint="default"/>
      </w:rPr>
    </w:lvl>
    <w:lvl w:ilvl="7" w:tplc="10090003" w:tentative="1">
      <w:start w:val="1"/>
      <w:numFmt w:val="bullet"/>
      <w:lvlText w:val="o"/>
      <w:lvlJc w:val="left"/>
      <w:pPr>
        <w:ind w:left="6066" w:hanging="360"/>
      </w:pPr>
      <w:rPr>
        <w:rFonts w:ascii="Courier New" w:hAnsi="Courier New" w:cs="Courier New" w:hint="default"/>
      </w:rPr>
    </w:lvl>
    <w:lvl w:ilvl="8" w:tplc="10090005" w:tentative="1">
      <w:start w:val="1"/>
      <w:numFmt w:val="bullet"/>
      <w:lvlText w:val=""/>
      <w:lvlJc w:val="left"/>
      <w:pPr>
        <w:ind w:left="6786" w:hanging="360"/>
      </w:pPr>
      <w:rPr>
        <w:rFonts w:ascii="Wingdings" w:hAnsi="Wingdings" w:hint="default"/>
      </w:rPr>
    </w:lvl>
  </w:abstractNum>
  <w:abstractNum w:abstractNumId="4">
    <w:nsid w:val="5914283E"/>
    <w:multiLevelType w:val="hybridMultilevel"/>
    <w:tmpl w:val="43183F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76F9"/>
    <w:rsid w:val="00274ACD"/>
    <w:rsid w:val="00576215"/>
    <w:rsid w:val="005C196F"/>
    <w:rsid w:val="005F2EC0"/>
    <w:rsid w:val="009A6BEB"/>
    <w:rsid w:val="009C0BA1"/>
    <w:rsid w:val="00A86A2D"/>
    <w:rsid w:val="00B03D04"/>
    <w:rsid w:val="00FA7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B8B7A"/>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6F9"/>
    <w:pPr>
      <w:autoSpaceDE w:val="0"/>
      <w:autoSpaceDN w:val="0"/>
      <w:adjustRightInd w:val="0"/>
      <w:spacing w:line="480" w:lineRule="auto"/>
    </w:pPr>
    <w:rPr>
      <w:rFonts w:ascii="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FA7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A7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6F9"/>
    <w:pPr>
      <w:autoSpaceDE w:val="0"/>
      <w:autoSpaceDN w:val="0"/>
      <w:adjustRightInd w:val="0"/>
      <w:spacing w:line="480" w:lineRule="auto"/>
    </w:pPr>
    <w:rPr>
      <w:rFonts w:ascii="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FA7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A7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82346</Words>
  <Characters>469378</Characters>
  <Application>Microsoft Office Word</Application>
  <DocSecurity>0</DocSecurity>
  <Lines>3911</Lines>
  <Paragraphs>1101</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550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Crann</dc:creator>
  <cp:lastModifiedBy>Betty Onyura</cp:lastModifiedBy>
  <cp:revision>3</cp:revision>
  <dcterms:created xsi:type="dcterms:W3CDTF">2019-04-09T17:11:00Z</dcterms:created>
  <dcterms:modified xsi:type="dcterms:W3CDTF">2019-04-09T18:36:00Z</dcterms:modified>
</cp:coreProperties>
</file>